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0A16" w:rsidRPr="00750A16" w:rsidRDefault="00750A16" w:rsidP="00750A16">
      <w:pPr>
        <w:rPr>
          <w:b/>
          <w:sz w:val="32"/>
          <w:szCs w:val="32"/>
        </w:rPr>
      </w:pPr>
      <w:r w:rsidRPr="00750A16">
        <w:rPr>
          <w:b/>
          <w:sz w:val="32"/>
          <w:szCs w:val="32"/>
        </w:rPr>
        <w:t xml:space="preserve">BERT Modelinin Stack Overflow Soru </w:t>
      </w:r>
      <w:r w:rsidR="00077E03">
        <w:rPr>
          <w:b/>
          <w:sz w:val="32"/>
          <w:szCs w:val="32"/>
        </w:rPr>
        <w:t xml:space="preserve">Sınıflandırılmasındaki </w:t>
      </w:r>
      <w:r w:rsidR="00EE4835">
        <w:rPr>
          <w:b/>
          <w:sz w:val="32"/>
          <w:szCs w:val="32"/>
        </w:rPr>
        <w:t>Performans Değerlendir</w:t>
      </w:r>
      <w:r w:rsidRPr="00750A16">
        <w:rPr>
          <w:b/>
          <w:sz w:val="32"/>
          <w:szCs w:val="32"/>
        </w:rPr>
        <w:t>mesi</w:t>
      </w:r>
    </w:p>
    <w:p w:rsidR="00750A16" w:rsidRPr="00750A16" w:rsidRDefault="00750A16" w:rsidP="0009660C">
      <w:pPr>
        <w:jc w:val="both"/>
        <w:rPr>
          <w:b/>
        </w:rPr>
      </w:pPr>
      <w:r w:rsidRPr="00750A16">
        <w:rPr>
          <w:b/>
        </w:rPr>
        <w:t>Özet</w:t>
      </w:r>
    </w:p>
    <w:p w:rsidR="00750A16" w:rsidRDefault="00750A16" w:rsidP="0009660C">
      <w:pPr>
        <w:jc w:val="both"/>
      </w:pPr>
      <w:r>
        <w:t xml:space="preserve">Bu çalışma, doğal dil işleme (NLP) alanında son yıllarda büyük ilgi gören BERT (Bidirectional Encoder Representations from Transformers) modelinin performansını incelemektedir. BERT, iki yönlü transformer mimarisini kullanarak metinlerdeki bağlam bilgisini etkili bir şekilde yakalamaktadır. Bu çalışmanın amacı, BERT modelinin metin sınıflandırma ve anlamsal benzerlik gibi çeşitli metin işleme görevlerindeki doğruluğunu ve etkinliğini değerlendirmektir. Çalışma kapsamında, BERT modeli </w:t>
      </w:r>
      <w:r w:rsidR="00C97B6E">
        <w:t>Stack Overflow veri seti</w:t>
      </w:r>
      <w:r>
        <w:t xml:space="preserve"> üzerinde eğitilmiş ve test edilmiştir. Modelin performansını değerlendirmek için doğruluk, F1 skoru</w:t>
      </w:r>
      <w:r w:rsidR="000B208B">
        <w:t>, geri çağırma</w:t>
      </w:r>
      <w:r>
        <w:t xml:space="preserve"> ve kesinlik gibi ölçütler kullanılmış</w:t>
      </w:r>
      <w:r w:rsidR="00007AD8">
        <w:t>tır. Çalışma</w:t>
      </w:r>
      <w:r>
        <w:t xml:space="preserve"> sonucunda, BERT modelinin metin sınıflandırma görevlerinde yüksek </w:t>
      </w:r>
      <w:r w:rsidR="00007AD8">
        <w:t xml:space="preserve">doğruluk oranlarına ulaştığı ve </w:t>
      </w:r>
      <w:r>
        <w:t>başarılı sonuçlar verdiği görülmüştür. Bu çalışma, BERT modelinin doğal dil işleme görevlerindeki etkinliğini vurgulamakta ve gelecekteki çalışmalar için önemli bir referans noktası oluşturmaktadır. Elde edilen sonuçlar, BERT modelinin metin analizi ve işleme alanında güçlü bir araç olduğunu göstermektedir.</w:t>
      </w:r>
    </w:p>
    <w:p w:rsidR="00750A16" w:rsidRPr="00750A16" w:rsidRDefault="00750A16" w:rsidP="0009660C">
      <w:pPr>
        <w:jc w:val="both"/>
        <w:rPr>
          <w:b/>
        </w:rPr>
      </w:pPr>
      <w:r w:rsidRPr="00750A16">
        <w:rPr>
          <w:b/>
        </w:rPr>
        <w:t>Giriş</w:t>
      </w:r>
    </w:p>
    <w:p w:rsidR="00750A16" w:rsidRDefault="0009660C" w:rsidP="0009660C">
      <w:pPr>
        <w:jc w:val="both"/>
      </w:pPr>
      <w:r>
        <w:t>NLP</w:t>
      </w:r>
      <w:r w:rsidR="00750A16">
        <w:t>, bilgisayarların insan dilini anlaması, yorumlaması ve oluşturması için kullanılan bir teknoloji alanıdır</w:t>
      </w:r>
      <w:r w:rsidR="00882BDC">
        <w:fldChar w:fldCharType="begin" w:fldLock="1"/>
      </w:r>
      <w:r w:rsidR="00882BDC">
        <w:instrText>ADDIN CSL_CITATION {"citationItems":[{"id":"ITEM-1","itemData":{"author":[{"dropping-particle":"","family":"Jurafsky","given":"Daniel","non-dropping-particle":"","parse-names":false,"suffix":""},{"dropping-particle":"","family":"Martin","given":"James H","non-dropping-particle":"","parse-names":false,"suffix":""}],"container-title":"Computational Linguistics and Natural Language Processing.2nd Edn., Prentice Hall, ISBN","id":"ITEM-1","issue":"0131873210","issued":{"date-parts":[["2008"]]},"page":"794-800","title":"Speech and language processing: An introduction to speech recognition","type":"article-journal","volume":"10"},"uris":["http://www.mendeley.com/documents/?uuid=fcb5bd8b-302e-4b7f-a312-08f715771f6f"]}],"mendeley":{"formattedCitation":"[1]","plainTextFormattedCitation":"[1]","previouslyFormattedCitation":"[1]"},"properties":{"noteIndex":0},"schema":"https://github.com/citation-style-language/schema/raw/master/csl-citation.json"}</w:instrText>
      </w:r>
      <w:r w:rsidR="00882BDC">
        <w:fldChar w:fldCharType="separate"/>
      </w:r>
      <w:r w:rsidR="00882BDC" w:rsidRPr="00882BDC">
        <w:rPr>
          <w:noProof/>
        </w:rPr>
        <w:t>[1]</w:t>
      </w:r>
      <w:r w:rsidR="00882BDC">
        <w:fldChar w:fldCharType="end"/>
      </w:r>
      <w:r w:rsidR="00750A16">
        <w:t>. Son yıllarda, NLP alanındaki gelişmeler, büyük ölçekli dil modellerinin</w:t>
      </w:r>
      <w:r>
        <w:t xml:space="preserve"> </w:t>
      </w:r>
      <w:r w:rsidR="00750A16">
        <w:t>kullanımını yaygınlaştırmıştır</w:t>
      </w:r>
      <w:r w:rsidR="00882BDC">
        <w:fldChar w:fldCharType="begin" w:fldLock="1"/>
      </w:r>
      <w:r w:rsidR="00915272">
        <w:instrText>ADDIN CSL_CITATION {"citationItems":[{"id":"ITEM-1","itemData":{"abstract":"Chatbots are computer programs using artificial intelligence and natural language processing (NLP) developed for written communication with humans. They can be designed with varying levels of sophistication, from basic keyword scanning to advanced AI Technologies based Large Language Model (LLM). Chatbots have a long history, with early examples dating back to the mid-20th century. Recent advancements in AI have made LLM Chatbots smarter and more functional, allowing them to be used in a variety of industries. LLM Chatbots have become increasingly popular in social media, providing businesses and organizations with an efficient way to engage with customers and followers. In social media, LLM Chatbots utilize NLP technology to understand and respond to user inquiries, providing personalized and immediate support. They can be used for a variety of purposes, including customer service, marketing, and sales, and can offer a range of services, from answering basic questions to completing transactions. With the ability to interact with users in real-time, LLM Chatbots can help businesses improve customer satisfaction and increase engagement, making them an important tool for social media strategy in social media. The aim of this paper is to offer a thorough and nuanced comprehension of the current and past utilization of LLM Chatbots in social media, as well as to provide insights into potential future trends and developments.","author":[{"dropping-particle":"","family":"Sadikoğlu","given":"Emre","non-dropping-particle":"","parse-names":false,"suffix":""},{"dropping-particle":"","family":"Üniversitesi","given":"Yalova","non-dropping-particle":"","parse-names":false,"suffix":""},{"dropping-particle":"","family":"Gök","given":"Murat","non-dropping-particle":"","parse-names":false,"suffix":""},{"dropping-particle":"","family":"Mijwil","given":"Maad M","non-dropping-particle":"","parse-names":false,"suffix":""},{"dropping-particle":"","family":"Kosesoy","given":"Irfan","non-dropping-particle":"","parse-names":false,"suffix":""},{"dropping-particle":"","family":"Kösesoy","given":"İrfan","non-dropping-particle":"","parse-names":false,"suffix":""},{"dropping-particle":"","family":"Bilgisi","given":"Makale","non-dropping-particle":"","parse-names":false,"suffix":""}],"id":"ITEM-1","issue":"2","issued":{"date-parts":[["2023"]]},"page":"67-76","title":"The Evolution and Impact of Large Language Model Chatbots in Social Media: A Comprehensive Review of Past, Present, and Future Applications","type":"article-journal","volume":"6"},"uris":["http://www.mendeley.com/documents/?uuid=77e276f4-e990-3c7b-9a02-281ffc3d52f7"]}],"mendeley":{"formattedCitation":"[2]","plainTextFormattedCitation":"[2]","previouslyFormattedCitation":"[2]"},"properties":{"noteIndex":0},"schema":"https://github.com/citation-style-language/schema/raw/master/csl-citation.json"}</w:instrText>
      </w:r>
      <w:r w:rsidR="00882BDC">
        <w:fldChar w:fldCharType="separate"/>
      </w:r>
      <w:r w:rsidR="00882BDC" w:rsidRPr="00882BDC">
        <w:rPr>
          <w:noProof/>
        </w:rPr>
        <w:t>[2]</w:t>
      </w:r>
      <w:r w:rsidR="00882BDC">
        <w:fldChar w:fldCharType="end"/>
      </w:r>
      <w:r w:rsidR="00750A16">
        <w:t>. Bu modeller, metinlerin daha iyi anlaşılmasını ve işlenmesini sağlamakta, dil tabanlı görevlerde önemli başarılar elde etmektedir. BERT, NLP alanında devrim niteliğinde bir modeldir. Google tarafından geliştirilen BERT, iki yönlü transformer mimarisi kullanarak metinlerin bağlam bilgisini yakalamaktadır</w:t>
      </w:r>
      <w:r w:rsidR="00915272">
        <w:fldChar w:fldCharType="begin" w:fldLock="1"/>
      </w:r>
      <w:r w:rsidR="00915272">
        <w:instrText>ADDIN CSL_CITATION {"citationItems":[{"id":"ITEM-1","itemData":{"DOI":"10.21923/jesd.973181","abstract":"Ekim 2018 yılında Google tarafından geliştirilen BERT derin öğrenme tekniği, makine öğrenimi ve doğal dil işleme dünyasında çok popüler oldu. Transformatörlerin Çift Yönlü Kodlayıcı Gösterimleri anlamına gelen BERT, yapay zeka ve makine öğrenimi teknolojilerini bir arada kullanan bir doğal dil işleme tekniği olarak açıklanabilir. Günümüzde, gözetimli öğrenme metodolojisinin bir parçası olan sınıflandırma problemleriyle çokça karşılaşılmaktadır. Sınıflandırmanın temeli eğitilen bir makinenin yeni gelen bir veri hakkında tahminleme yapabilmesine ve sınıflandırabilmesine dayanır. Buradaki amaç bir veri kümesi üzerinde tanımlı olan sınıflar arasında veriyi dağıtabilmektir. Türkçe'nin morfolojisinin zengin ama karmaşık olması, sondan eklemeli bir dil olması ve dil bilgisinden kaynaklanan zorluklar çoklu sınıflandırma problemlerinin çözümünde başlıca sorun teşkil etmekte iken BERT derin öğrenme tekniği ile bu sorun daha kolay çözülebilir hale gelmiştir. Bu çalışmada, son 10 yıl içinde Türkçe dili ile yazılmış akademik araştırma ve bilimsel çalışmalar veri seti olarak kullanıldı. Çoklu sınıflandırma problemlerinde kullanmak üzere, veri setine BERT derin öğrenme tekniği uygulanarak önceden eğitilmiş Türkçe bir BERT modeli üzerinde ince ayar (fine-tuning) yapıldı. Deneylerin sonucunda, eğitilmiş olan sistemin doğruluğu %96 başarım oranına sahip olmuştur.The BERT deep learning technique, which is developed by Google in October 2018, has become very popular in the world of machine learning and natural language processing. BERT, which stands for Bidirectional Encoder Representations of Transformers, can be explained as a natural language processing technique that uses artificial intelligence and machine learning technologies together. Nowadays, classification problems that are part of the supervised learning methodology are frequently encountered. Classification is based on the ability of a trained machine to predict and classify new data. The purpose is to distribute data between classes defined on a dataset. In Turkish many of the difficulties arise from being an agglutinative language and having a rich but complex morphology. These difficulties cause hard to solving multiclass classification problems. However, it has become more easily solvable with using BERT deep learning technique. We used academic research and scientific studies written in Turkish in the last 10 years as our dataset. We fine-tuned our dataset on a pre-trained Turkish BERT model by applying B…","author":[{"dropping-particle":"","family":"ÖZKAN","given":"Mustafa","non-dropping-particle":"","parse-names":false,"suffix":""},{"dropping-particle":"","family":"KAR","given":"Görkem","non-dropping-particle":"","parse-names":false,"suffix":""}],"container-title":"Mühendislik Bilimleri ve Tasarım Dergisi","id":"ITEM-1","issue":"2","issued":{"date-parts":[["2022","6","30"]]},"page":"504-519","publisher":"Muhendislik Bilimleri ve Tasarim Dergisi","title":"TÜRKÇE DİLİNDE YAZILAN BİLİMSEL METİNLERİN DERİN ÖĞRENME TEKNİĞİ UYGULANARAK ÇOKLU SINIFLANDIRILMASI","type":"article-journal","volume":"10"},"uris":["http://www.mendeley.com/documents/?uuid=861471f1-b1c1-30da-9223-635e2cbf5b4d"]}],"mendeley":{"formattedCitation":"[3]","plainTextFormattedCitation":"[3]","previouslyFormattedCitation":"[3]"},"properties":{"noteIndex":0},"schema":"https://github.com/citation-style-language/schema/raw/master/csl-citation.json"}</w:instrText>
      </w:r>
      <w:r w:rsidR="00915272">
        <w:fldChar w:fldCharType="separate"/>
      </w:r>
      <w:r w:rsidR="00915272" w:rsidRPr="00915272">
        <w:rPr>
          <w:noProof/>
        </w:rPr>
        <w:t>[3]</w:t>
      </w:r>
      <w:r w:rsidR="00915272">
        <w:fldChar w:fldCharType="end"/>
      </w:r>
      <w:r w:rsidR="00750A16">
        <w:t>. Bu yaklaşım, modelin her kelimeyi hem sol hem de sağ bağlamıyla birlikte anlamasına olanak tanır. Bu özellik, BERT'i özellikle metin sınıflandırma, anlamsal benzerlik ve dil modelleme gibi görevlerde etkili kılar</w:t>
      </w:r>
      <w:r w:rsidR="00E2338F">
        <w:fldChar w:fldCharType="begin" w:fldLock="1"/>
      </w:r>
      <w:r w:rsidR="00570E7D">
        <w:instrText>ADDIN CSL_CITATION {"citationItems":[{"id":"ITEM-1","itemData":{"DOI":"10.31466/kfbd.1384401","author":[{"dropping-particle":"","family":"Özyurt","given":"Ö","non-dropping-particle":"","parse-names":false,"suffix":""},{"dropping-particle":"","family":"Barış","given":"S","non-dropping-particle":"","parse-names":false,"suffix":""},{"dropping-particle":"","family":"Rzayev","given":"S","non-dropping-particle":"","parse-names":false,"suffix":""},{"dropping-particle":"","family":"Özyurt","given":"H","non-dropping-particle":"","parse-names":false,"suffix":""}],"container-title":"Karadeniz Fen Bilimleri Dergisi","id":"ITEM-1","issue":"1","issued":{"date-parts":[["2024"]]},"page":"211-223","title":"Makale Bir İnsan Bilgisayar Etkileşimi Örneği: Sesli Komutlar İle Veri Tabanı Sorgulama Uygulaması","type":"article-journal","volume":"14"},"uris":["http://www.mendeley.com/documents/?uuid=1619f662-518e-3045-b5fb-89e2f1830264"]}],"mendeley":{"formattedCitation":"[4]","plainTextFormattedCitation":"[4]","previouslyFormattedCitation":"[4]"},"properties":{"noteIndex":0},"schema":"https://github.com/citation-style-language/schema/raw/master/csl-citation.json"}</w:instrText>
      </w:r>
      <w:r w:rsidR="00E2338F">
        <w:fldChar w:fldCharType="separate"/>
      </w:r>
      <w:r w:rsidR="00E2338F" w:rsidRPr="00E2338F">
        <w:rPr>
          <w:noProof/>
        </w:rPr>
        <w:t>[4]</w:t>
      </w:r>
      <w:r w:rsidR="00E2338F">
        <w:fldChar w:fldCharType="end"/>
      </w:r>
      <w:r w:rsidR="00750A16">
        <w:t>.</w:t>
      </w:r>
    </w:p>
    <w:p w:rsidR="00E568BC" w:rsidRDefault="00750A16" w:rsidP="00007AD8">
      <w:pPr>
        <w:jc w:val="both"/>
        <w:rPr>
          <w:highlight w:val="yellow"/>
        </w:rPr>
      </w:pPr>
      <w:r>
        <w:t>BERT'in temel özelliklerinden biri, önceden eğitimli bir model olmasıdır</w:t>
      </w:r>
      <w:r w:rsidR="00570E7D">
        <w:fldChar w:fldCharType="begin" w:fldLock="1"/>
      </w:r>
      <w:r w:rsidR="00570E7D">
        <w:instrText>ADDIN CSL_CITATION {"citationItems":[{"id":"ITEM-1","itemData":{"DOI":"10.1109/SIU59756.2023.10224040","ISBN":"9798350343557","abstract":"With the development of the Internet, the amount of data expressed by users worldwide has increased. Detecting hate speech in social media, preventing harmful language and promoting safe online communities is an important task. Bidirectional Encoder Representations from Transformers (BERT) is a popular language model that performs well in natural language processing tasks. In this study, the BERT-Base model is used to detect hate speech in the comments of Twitter users in Turkey. It was trained with a dataset of examples labeled as harmful and harmless and achieved 92.53% test accuracy. The developed model was presented to users in a live environment.","author":[{"dropping-particle":"","family":"Bayrak","given":"Şengül","non-dropping-particle":"","parse-names":false,"suffix":""},{"dropping-particle":"","family":"Karaca","given":"Alper","non-dropping-particle":"","parse-names":false,"suffix":""},{"dropping-particle":"","family":"Toson","given":"Ferhat","non-dropping-particle":"","parse-names":false,"suffix":""},{"dropping-particle":"","family":"Kocabey","given":"Aleyna","non-dropping-particle":"","parse-names":false,"suffix":""},{"dropping-particle":"","family":"Arslanoǧlu","given":"Fatma Begüm","non-dropping-particle":"","parse-names":false,"suffix":""}],"container-title":"31st IEEE Conference on Signal Processing and Communications Applications, SIU 2023","id":"ITEM-1","issue":"2022","issued":{"date-parts":[["2023"]]},"page":"2022-2025","title":"Detection of Hate Speech in Turkish Social Media Posts with BERT-Base Model","type":"article-journal"},"uris":["http://www.mendeley.com/documents/?uuid=1994d1d8-54e5-42cb-b4a1-645115894950"]}],"mendeley":{"formattedCitation":"[5]","plainTextFormattedCitation":"[5]","previouslyFormattedCitation":"[5]"},"properties":{"noteIndex":0},"schema":"https://github.com/citation-style-language/schema/raw/master/csl-citation.json"}</w:instrText>
      </w:r>
      <w:r w:rsidR="00570E7D">
        <w:fldChar w:fldCharType="separate"/>
      </w:r>
      <w:r w:rsidR="00570E7D" w:rsidRPr="00570E7D">
        <w:rPr>
          <w:noProof/>
        </w:rPr>
        <w:t>[5]</w:t>
      </w:r>
      <w:r w:rsidR="00570E7D">
        <w:fldChar w:fldCharType="end"/>
      </w:r>
      <w:r>
        <w:t xml:space="preserve">. Bu, modelin geniş bir metin korpusu üzerinde eğitildiği ve daha sonra </w:t>
      </w:r>
      <w:r w:rsidR="0023560A">
        <w:t>çok özel</w:t>
      </w:r>
      <w:r>
        <w:t xml:space="preserve"> görevler için ince ayar yapılabildiği anlamına geli</w:t>
      </w:r>
      <w:r w:rsidR="0023560A">
        <w:t>r</w:t>
      </w:r>
      <w:r w:rsidR="0023560A">
        <w:fldChar w:fldCharType="begin" w:fldLock="1"/>
      </w:r>
      <w:r w:rsidR="007E13C9">
        <w:instrText>ADDIN CSL_CITATION {"citationItems":[{"id":"ITEM-1","itemData":{"DOI":"10.17341/gazimmfd.1292543","ISSN":"1300-1884","abstract":"Patentler, bilgi teknolojilerindeki yeniliklerin korunmasına yardımcı olan ve bu yeniliklerin yaratıcısına belirli bir süre boyunca özel haklar sağlayan belgelerdir. Bu haklar, patent sahibine yeniliği ticari olarak kullanma hakkı verirken, başkalarının yeniliği izinsiz kullanmasını engeller. Radikal yenilikler ve çığır açan teknolojik gelişmeler, mevcut patentlerde yer alan teknik bilgilerden türetilmiştir. Otomatik bir sınıflandırma sistemi kullanılarak, ait oldukları teknik sınıfa atanan patentler, araştırmacıların önünü açabilmekte ve yeni buluşlar yaratabilecekleri bir ortam sağlayabilmektedir. Bu çalışma, BERT algoritmasını kullanarak otomatik bir patent sınıflandırma analizi sunmaktadır. Otomatik patent sınıflandırma problemlerinde daha başarılı tahmin doğruluğuna ulaşabilmek için yapılan hiper parametre analizleri bu çalışmada da tercih edilmiştir. Elde edilen sonuçlar literatürdeki sonuçlarla rekabet edecek düzeydedir. Bu çalışmada alt sınıf düzeyinde % 55,9 tahmin doğruluğu elde edilmiştir.","author":[{"dropping-particle":"","family":"Yücesoy Kahraman","given":"Selen","non-dropping-particle":"","parse-names":false,"suffix":""},{"dropping-particle":"","family":"Durmuşoğlu","given":"Alptekin","non-dropping-particle":"","parse-names":false,"suffix":""},{"dropping-particle":"","family":"Dereli","given":"Türkay","non-dropping-particle":"","parse-names":false,"suffix":""}],"container-title":"Gazi Üniversitesi Mühendislik-Mimarlık Fakültesi Dergisi","id":"ITEM-1","issued":{"date-parts":[["2023"]]},"page":"2485-2496","title":"Ön eğitimli Bert modeli ile patent sınıflandırılması","type":"article-journal","volume":"4"},"uris":["http://www.mendeley.com/documents/?uuid=a122d817-5309-4f31-a66e-68df3fcc8b9f"]}],"mendeley":{"formattedCitation":"[6]","plainTextFormattedCitation":"[6]","previouslyFormattedCitation":"[6]"},"properties":{"noteIndex":0},"schema":"https://github.com/citation-style-language/schema/raw/master/csl-citation.json"}</w:instrText>
      </w:r>
      <w:r w:rsidR="0023560A">
        <w:fldChar w:fldCharType="separate"/>
      </w:r>
      <w:r w:rsidR="0023560A" w:rsidRPr="0023560A">
        <w:rPr>
          <w:noProof/>
        </w:rPr>
        <w:t>[6]</w:t>
      </w:r>
      <w:r w:rsidR="0023560A">
        <w:fldChar w:fldCharType="end"/>
      </w:r>
      <w:r>
        <w:t>. Bu yaklaşım, modelin çeşitli NLP görevlerinde yüksek performans göstermesini sağlar. BERT, sadece dil modeli olarak değil, aynı zamanda ince ayar yapılabilir bir model olarak da kullanılır ve bu, modelin esnekliğini ve uygulama alanını genişleti</w:t>
      </w:r>
      <w:r w:rsidRPr="00E568BC">
        <w:t>r</w:t>
      </w:r>
      <w:r w:rsidR="00570E7D">
        <w:fldChar w:fldCharType="begin" w:fldLock="1"/>
      </w:r>
      <w:r w:rsidR="007E13C9">
        <w:instrText>ADDIN CSL_CITATION {"citationItems":[{"id":"ITEM-1","itemData":{"author":[{"dropping-particle":"","family":"Yiğit","given":"Ömer","non-dropping-particle":"","parse-names":false,"suffix":""},{"dropping-particle":"","family":"Demİr","given":"Şeniz","non-dropping-particle":"","parse-names":false,"suffix":""}],"id":"ITEM-1","issued":{"date-parts":[["2023"]]},"title":"Ön Eğitimli Dil Modelleriyle Duygu Analizi Sentiment Analysis with Pre-Trained Language Models","type":"article-journal"},"uris":["http://www.mendeley.com/documents/?uuid=6bfba311-da86-4891-9e4e-b587d5cea265"]}],"mendeley":{"formattedCitation":"[7]","plainTextFormattedCitation":"[7]","previouslyFormattedCitation":"[7]"},"properties":{"noteIndex":0},"schema":"https://github.com/citation-style-language/schema/raw/master/csl-citation.json"}</w:instrText>
      </w:r>
      <w:r w:rsidR="00570E7D">
        <w:fldChar w:fldCharType="separate"/>
      </w:r>
      <w:r w:rsidR="0023560A" w:rsidRPr="0023560A">
        <w:rPr>
          <w:noProof/>
        </w:rPr>
        <w:t>[7]</w:t>
      </w:r>
      <w:r w:rsidR="00570E7D">
        <w:fldChar w:fldCharType="end"/>
      </w:r>
      <w:r w:rsidRPr="00E568BC">
        <w:t xml:space="preserve">. </w:t>
      </w:r>
      <w:r w:rsidR="00E568BC" w:rsidRPr="00E568BC">
        <w:t>BERT modeli, çift yönlü dil temsillerini kullanarak metinlerin anlamını daha iyi kavrayabilen ve bu sayede metin sınıflandırma performansını artıran bir modeldir</w:t>
      </w:r>
      <w:r w:rsidR="00123DC5">
        <w:fldChar w:fldCharType="begin" w:fldLock="1"/>
      </w:r>
      <w:r w:rsidR="007E13C9">
        <w:instrText>ADDIN CSL_CITATION {"citationItems":[{"id":"ITEM-1","itemData":{"DOI":"10.1109/ASYU58738.2023.10296715","ISBN":"9798350306590","abstract":"Information extraction (IE), one of the main tasks of natural language processing (NLP), has recently increased importance in the use of resumes. In studies on the text to extract information from the CV, sentence classification was generally made using NLP models. In this study, it is aimed to extract information by classifying all of the text groups after preprocessing such as Optical Character Recognition (OCT) and object recognition with the YOLOv8 model of the resumes. The text dataset consists of 286 resumes collected for 5 different (education, experience, talent, personal, and language) job descriptions in the IT industry. The dataset created for object recognition consists of 1198 resumes, which were collected from the open-source datasets and labeled as sets of text. BERT, BERT-t, DistilBERT, RoBERTa, and XLNet were used as models. F1 score variances were used to compare the model results. In addition, the YOLOv8 model has also been reported comparatively in itself. As a result of the comparison, DistilBERT showed better results despite having a lower number of parameters than other models.","author":[{"dropping-particle":"","family":"Helli","given":"Selahattin Serdar","non-dropping-particle":"","parse-names":false,"suffix":""},{"dropping-particle":"","family":"Tanberk","given":"Senem","non-dropping-particle":"","parse-names":false,"suffix":""},{"dropping-particle":"","family":"Cavsak","given":"Sena Nur","non-dropping-particle":"","parse-names":false,"suffix":""}],"container-title":"2023 Innovations in Intelligent Systems and Applications Conference, ASYU 2023","id":"ITEM-1","issued":{"date-parts":[["2023"]]},"page":"1-5","publisher":"IEEE","title":"Resume Information Extraction via Post-OCR Text Processing","type":"article-journal"},"uris":["http://www.mendeley.com/documents/?uuid=6b6aa52d-ec11-44c2-b080-9f2d56deaf2c"]}],"mendeley":{"formattedCitation":"[8]","plainTextFormattedCitation":"[8]","previouslyFormattedCitation":"[8]"},"properties":{"noteIndex":0},"schema":"https://github.com/citation-style-language/schema/raw/master/csl-citation.json"}</w:instrText>
      </w:r>
      <w:r w:rsidR="00123DC5">
        <w:fldChar w:fldCharType="separate"/>
      </w:r>
      <w:r w:rsidR="0023560A" w:rsidRPr="0023560A">
        <w:rPr>
          <w:noProof/>
        </w:rPr>
        <w:t>[8]</w:t>
      </w:r>
      <w:r w:rsidR="00123DC5">
        <w:fldChar w:fldCharType="end"/>
      </w:r>
      <w:r w:rsidR="00E568BC" w:rsidRPr="00E568BC">
        <w:t>.</w:t>
      </w:r>
    </w:p>
    <w:p w:rsidR="00750A16" w:rsidRDefault="00E568BC" w:rsidP="00E568BC">
      <w:pPr>
        <w:jc w:val="both"/>
      </w:pPr>
      <w:r>
        <w:t xml:space="preserve">Bu çalışmada, BERT modelinin güçlü temsillerini elde etmek için Hugging Face Transformers kütüphanesi kullanılmış ve bu temsiller Logistic Regression, Random Forest, Support Vector Machine </w:t>
      </w:r>
      <w:r w:rsidR="0023560A">
        <w:t>(</w:t>
      </w:r>
      <w:r>
        <w:t xml:space="preserve">SVM) </w:t>
      </w:r>
      <w:r w:rsidR="0023560A">
        <w:t xml:space="preserve">makine öğrenmesi algoritmaları </w:t>
      </w:r>
      <w:r>
        <w:t xml:space="preserve">ile birleştirilmiştir. Çalışmanın ilk adımlarında, gerekli Python kütüphaneleri yüklenmiş ve metin ön işleme süreci tamamlanmıştır. Bu süreçte, metinler temizlenmiş, etiketler sayısallaştırılmış ve BERT modeli ile metin gömülmeleri elde edilmiştir. Ardından, elde edilen BERT gömülmeleri kullanılarak makine öğrenmesi modelleri eğitilmiş ve test </w:t>
      </w:r>
      <w:r w:rsidR="0023560A">
        <w:t xml:space="preserve">veri </w:t>
      </w:r>
      <w:r>
        <w:t>seti üzerinde değerlendirilmiştir.</w:t>
      </w:r>
    </w:p>
    <w:p w:rsidR="00E568BC" w:rsidRDefault="00E568BC">
      <w:pPr>
        <w:rPr>
          <w:b/>
        </w:rPr>
      </w:pPr>
      <w:r>
        <w:rPr>
          <w:b/>
        </w:rPr>
        <w:br w:type="page"/>
      </w:r>
    </w:p>
    <w:p w:rsidR="00750A16" w:rsidRPr="00750A16" w:rsidRDefault="00750A16" w:rsidP="0009660C">
      <w:pPr>
        <w:jc w:val="both"/>
        <w:rPr>
          <w:b/>
        </w:rPr>
      </w:pPr>
      <w:r w:rsidRPr="00750A16">
        <w:rPr>
          <w:b/>
        </w:rPr>
        <w:lastRenderedPageBreak/>
        <w:t>İlgili Çalışmalar</w:t>
      </w:r>
    </w:p>
    <w:p w:rsidR="00750A16" w:rsidRDefault="00AA0D69" w:rsidP="0009660C">
      <w:pPr>
        <w:jc w:val="both"/>
      </w:pPr>
      <w:r>
        <w:t>NLP</w:t>
      </w:r>
      <w:r w:rsidR="00750A16">
        <w:t xml:space="preserve"> alanında, transformer tabanlı modeller son yıllarda büyük ilgi görmüştür. Transformer mimarisi, dikkat mekanizması kullanarak uzun bağımlılıkları modellemek için geliştirilmiş ve bu sayede dil modellerinin performansında önemli iyileşmeler sağlamıştır</w:t>
      </w:r>
      <w:r w:rsidR="00283ECB">
        <w:fldChar w:fldCharType="begin" w:fldLock="1"/>
      </w:r>
      <w:r w:rsidR="00283ECB">
        <w:instrText>ADDIN CSL_CITATION {"citationItems":[{"id":"ITEM-1","itemData":{"author":[{"dropping-particle":"","family":"Brown","given":"Tom B","non-dropping-particle":"","parse-names":false,"suffix":""},{"dropping-particle":"","family":"Kaplan","given":"Jared","non-dropping-particle":"","parse-names":false,"suffix":""},{"dropping-particle":"","family":"Ryder","given":"Nick","non-dropping-particle":"","parse-names":false,"suffix":""},{"dropping-particle":"","family":"Henighan","given":"Tom","non-dropping-particle":"","parse-names":false,"suffix":""},{"dropping-particle":"","family":"Chen","given":"Mark","non-dropping-particle":"","parse-names":false,"suffix":""},{"dropping-particle":"","family":"Herbert-voss","given":"Ariel","non-dropping-particle":"","parse-names":false,"suffix":""},{"dropping-particle":"","family":"Ziegler","given":"Daniel M","non-dropping-particle":"","parse-names":false,"suffix":""},{"dropping-particle":"","family":"Krueger","given":"Gretchen","non-dropping-particle":"","parse-names":false,"suffix":""},{"dropping-particle":"","family":"Askell","given":"Amanda","non-dropping-particle":"","parse-names":false,"suffix":""},{"dropping-particle":"","family":"Hesse","given":"Christopher","non-dropping-particle":"","parse-names":false,"suffix":""},{"dropping-particle":"","family":"Mccandlish","given":"Sam","non-dropping-particle":"","parse-names":false,"suffix":""}],"id":"ITEM-1","issued":{"date-parts":[["0"]]},"title":"Language Models are Few-Shot Learners","type":"article-journal"},"uris":["http://www.mendeley.com/documents/?uuid=19a8170b-4172-4a72-8b1b-eb5956424a92"]}],"mendeley":{"formattedCitation":"[9]","plainTextFormattedCitation":"[9]"},"properties":{"noteIndex":0},"schema":"https://github.com/citation-style-language/schema/raw/master/csl-citation.json"}</w:instrText>
      </w:r>
      <w:r w:rsidR="00283ECB">
        <w:fldChar w:fldCharType="separate"/>
      </w:r>
      <w:r w:rsidR="00283ECB" w:rsidRPr="00283ECB">
        <w:rPr>
          <w:noProof/>
        </w:rPr>
        <w:t>[9]</w:t>
      </w:r>
      <w:r w:rsidR="00283ECB">
        <w:fldChar w:fldCharType="end"/>
      </w:r>
      <w:bookmarkStart w:id="0" w:name="_GoBack"/>
      <w:bookmarkEnd w:id="0"/>
      <w:r w:rsidR="00750A16">
        <w:t>. Bu bölümde, BERT modeli ve benzer modeller hakkında literatürde yer alan çalışmalardan bazıları incelenmiştir.</w:t>
      </w:r>
    </w:p>
    <w:p w:rsidR="00750A16" w:rsidRPr="00750A16" w:rsidRDefault="00750A16" w:rsidP="002C2108">
      <w:pPr>
        <w:ind w:left="284"/>
        <w:jc w:val="both"/>
        <w:rPr>
          <w:b/>
        </w:rPr>
      </w:pPr>
      <w:r w:rsidRPr="00750A16">
        <w:rPr>
          <w:b/>
        </w:rPr>
        <w:t>Transformer Modelleri ve BERT</w:t>
      </w:r>
    </w:p>
    <w:p w:rsidR="00750A16" w:rsidRDefault="007E13C9" w:rsidP="002C2108">
      <w:pPr>
        <w:ind w:left="284"/>
        <w:jc w:val="both"/>
      </w:pPr>
      <w:r>
        <w:t>Vaswani ve arkadaşları 2017</w:t>
      </w:r>
      <w:r w:rsidR="00750A16">
        <w:t xml:space="preserve"> </w:t>
      </w:r>
      <w:r>
        <w:t xml:space="preserve">yılında yaptıkları çalışmalarında </w:t>
      </w:r>
      <w:r w:rsidR="00750A16">
        <w:t>Transformer mimarisi, sıralı verilerin işlenmesinde devrim yaratmıştır. Transformer, tamamen dikkat mekanizmalarına dayanmakta olup, dil modellerinin paralel olarak eğitilmesine olanak tanımaktadır</w:t>
      </w:r>
      <w:r>
        <w:fldChar w:fldCharType="begin" w:fldLock="1"/>
      </w:r>
      <w:r w:rsidR="00283ECB">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2266fb1a-95e9-45df-827f-ec3986b698b9"]}],"mendeley":{"formattedCitation":"[10]","plainTextFormattedCitation":"[10]","previouslyFormattedCitation":"[9]"},"properties":{"noteIndex":0},"schema":"https://github.com/citation-style-language/schema/raw/master/csl-citation.json"}</w:instrText>
      </w:r>
      <w:r>
        <w:fldChar w:fldCharType="separate"/>
      </w:r>
      <w:r w:rsidR="00283ECB" w:rsidRPr="00283ECB">
        <w:rPr>
          <w:noProof/>
        </w:rPr>
        <w:t>[10]</w:t>
      </w:r>
      <w:r>
        <w:fldChar w:fldCharType="end"/>
      </w:r>
      <w:r w:rsidR="00750A16">
        <w:t>. Bu, modellerin daha hızlı ve verimli bir şekilde eğitilmesini sağlamıştır. BER</w:t>
      </w:r>
      <w:r>
        <w:t xml:space="preserve">T, Devlin ve arkadaşları </w:t>
      </w:r>
      <w:r w:rsidR="00750A16">
        <w:t>tarafından tanıtılmıştır</w:t>
      </w:r>
      <w:r>
        <w:fldChar w:fldCharType="begin" w:fldLock="1"/>
      </w:r>
      <w:r w:rsidR="00283ECB">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b8f6d009-4bce-4eab-8cfb-cd966d622f14"]}],"mendeley":{"formattedCitation":"[11]","plainTextFormattedCitation":"[11]","previouslyFormattedCitation":"[10]"},"properties":{"noteIndex":0},"schema":"https://github.com/citation-style-language/schema/raw/master/csl-citation.json"}</w:instrText>
      </w:r>
      <w:r>
        <w:fldChar w:fldCharType="separate"/>
      </w:r>
      <w:r w:rsidR="00283ECB" w:rsidRPr="00283ECB">
        <w:rPr>
          <w:noProof/>
        </w:rPr>
        <w:t>[11]</w:t>
      </w:r>
      <w:r>
        <w:fldChar w:fldCharType="end"/>
      </w:r>
      <w:r w:rsidR="00750A16">
        <w:t xml:space="preserve">. BERT, çift yönlü (bidirectional) bir transformer mimarisi kullanarak bağlam bilgisini her iki yönden de yakalamaktadır. Bu özellik, BERT'in metin anlama görevlerinde üstün performans göstermesine olanak tanır. BERT'in önceden eğitimli bir model olması, farklı NLP görevleri için ince ayar </w:t>
      </w:r>
      <w:proofErr w:type="gramStart"/>
      <w:r w:rsidR="00750A16">
        <w:t>yapılabilmesini</w:t>
      </w:r>
      <w:proofErr w:type="gramEnd"/>
      <w:r w:rsidR="00750A16">
        <w:t xml:space="preserve"> mümkün kılmaktadır</w:t>
      </w:r>
      <w:r w:rsidR="003276CF">
        <w:fldChar w:fldCharType="begin" w:fldLock="1"/>
      </w:r>
      <w:r w:rsidR="00283ECB">
        <w:instrText>ADDIN CSL_CITATION {"citationItems":[{"id":"ITEM-1","itemData":{"ISBN":"0000000316576","author":[{"dropping-particle":"","family":"Ozan","given":"Şükrü","non-dropping-particle":"","parse-names":false,"suffix":""},{"dropping-particle":"","family":"Özdil","given":"Umut","non-dropping-particle":"","parse-names":false,"suffix":""},{"dropping-particle":"","family":"Taşar","given":"Davut","non-dropping-particle":"","parse-names":false,"suffix":""},{"dropping-particle":"","family":"Arslan","given":"Büşra","non-dropping-particle":"","parse-names":false,"suffix":""},{"dropping-particle":"","family":"Polat","given":"Gökçe","non-dropping-particle":"","parse-names":false,"suffix":""}],"id":"ITEM-1","issued":{"date-parts":[["2021"]]},"page":"99-108","title":"BERT Modeli ' nin Sınıflandırma Doğruluğunu n Sıfır - Atış Öğrenmesi ile Artırılması Increasing the Classification Accuracy of BERT Model with Zero-Shot Learning","type":"article-journal"},"uris":["http://www.mendeley.com/documents/?uuid=5a15e6a3-2ade-4744-8c21-52c3cf3899fa"]}],"mendeley":{"formattedCitation":"[12]","plainTextFormattedCitation":"[12]","previouslyFormattedCitation":"[11]"},"properties":{"noteIndex":0},"schema":"https://github.com/citation-style-language/schema/raw/master/csl-citation.json"}</w:instrText>
      </w:r>
      <w:r w:rsidR="003276CF">
        <w:fldChar w:fldCharType="separate"/>
      </w:r>
      <w:r w:rsidR="00283ECB" w:rsidRPr="00283ECB">
        <w:rPr>
          <w:noProof/>
        </w:rPr>
        <w:t>[12]</w:t>
      </w:r>
      <w:r w:rsidR="003276CF">
        <w:fldChar w:fldCharType="end"/>
      </w:r>
      <w:r w:rsidR="00750A16">
        <w:t>.</w:t>
      </w:r>
    </w:p>
    <w:p w:rsidR="00750A16" w:rsidRPr="00750A16" w:rsidRDefault="00750A16" w:rsidP="002C2108">
      <w:pPr>
        <w:ind w:left="284"/>
        <w:jc w:val="both"/>
        <w:rPr>
          <w:b/>
        </w:rPr>
      </w:pPr>
      <w:r w:rsidRPr="00750A16">
        <w:rPr>
          <w:b/>
        </w:rPr>
        <w:t>BERT'in Performans Değerlendirmeleri</w:t>
      </w:r>
    </w:p>
    <w:p w:rsidR="00750A16" w:rsidRDefault="003276CF" w:rsidP="002C2108">
      <w:pPr>
        <w:ind w:left="284"/>
        <w:jc w:val="both"/>
      </w:pPr>
      <w:r>
        <w:t>Sun ve arkadaşları 2019 yılında yaptıkları çalışmalarında</w:t>
      </w:r>
      <w:r w:rsidR="00750A16">
        <w:t>, BERT modelini çeşitli NLP görevlerinde incelemiş ve modelin metin sınıflandırma, adlandırılmış varlık tanıma (NER), ve soru-cevap gibi görevlerde üstün performans sergilediğini göstermiştir</w:t>
      </w:r>
      <w:r>
        <w:fldChar w:fldCharType="begin" w:fldLock="1"/>
      </w:r>
      <w:r w:rsidR="00283ECB">
        <w:instrText>ADDIN CSL_CITATION {"citationItems":[{"id":"ITEM-1","itemData":{"DOI":"10.3389/fpsyg.2019.02540","ISSN":"16641078","abstract":"Information-sharing behavior is affected by identity recognition perception. The current study aims to delve into the impact of familiarity and anonymity on information-sharing behavior, and the mediating role of intrinsic motivations on WeChat Moments. We hypothesized a mediator role of intrinsic motivations in the relationship between an individual’s perceptions and information sharing. Based on the self-determination theory, a model was created and tested using a sample of 531 frequent users. In this study, these users were asked to use WeChat Moments, the most popular mobile private social networking site in China. The results demonstrate the significance of familiarity and identifiability in an interpersonal relationship, when using social networking sites. Moreover, the influence of perceived anonymity on information-sharing behavior, which is entirely mediated by intrinsic motivation has been validated from an empirical perspective. Our findings extend previous studies by showing the totally mediated effect of perceived anonymity on information-sharing behavior on WeChat Moments and the influential mechanism of intrinsic motivation. The results will inform researchers about the importance of incorporating the interpersonal structural features and intrinsic motivation of social networking sites into future studies on online information-sharing behavior. Important ways to promote attention and share information involve building a familiar relationship with communities and equipping oneself with off-line relations. Final indications for future developments are provided, with a special emphasis on the development of these findings in various social networking sites contexts.","author":[{"dropping-particle":"","family":"Chen","given":"Xi","non-dropping-particle":"","parse-names":false,"suffix":""},{"dropping-particle":"","family":"Sun","given":"Ming Xue","non-dropping-particle":"","parse-names":false,"suffix":""},{"dropping-particle":"","family":"Wu","given":"Dong","non-dropping-particle":"","parse-names":false,"suffix":""},{"dropping-particle":"","family":"Song","given":"Xiao Yu","non-dropping-particle":"","parse-names":false,"suffix":""}],"container-title":"Frontiers in Psychology","id":"ITEM-1","issue":"November","issued":{"date-parts":[["2019"]]},"page":"1-15","title":"Information-Sharing Behavior on WeChat Moments: The Role of Anonymity, Familiarity, and Intrinsic Motivation","type":"article-journal","volume":"10"},"uris":["http://www.mendeley.com/documents/?uuid=c0d6e79e-fb22-4cea-98bf-3b5889f82762"]}],"mendeley":{"formattedCitation":"[13]","plainTextFormattedCitation":"[13]","previouslyFormattedCitation":"[12]"},"properties":{"noteIndex":0},"schema":"https://github.com/citation-style-language/schema/raw/master/csl-citation.json"}</w:instrText>
      </w:r>
      <w:r>
        <w:fldChar w:fldCharType="separate"/>
      </w:r>
      <w:r w:rsidR="00283ECB" w:rsidRPr="00283ECB">
        <w:rPr>
          <w:noProof/>
        </w:rPr>
        <w:t>[13]</w:t>
      </w:r>
      <w:r>
        <w:fldChar w:fldCharType="end"/>
      </w:r>
      <w:r w:rsidR="00750A16">
        <w:t>. Özellikle metin sınıflandırma görevlerinde, BERT'in doğruluk ve F1 skoru gibi ölçütlerde geleneksel yöntemlere kıyasla daha yüksek performans sağladığı görülmüştür.</w:t>
      </w:r>
    </w:p>
    <w:p w:rsidR="00750A16" w:rsidRPr="00750A16" w:rsidRDefault="00750A16" w:rsidP="002C2108">
      <w:pPr>
        <w:ind w:left="284"/>
        <w:jc w:val="both"/>
        <w:rPr>
          <w:b/>
        </w:rPr>
      </w:pPr>
      <w:r w:rsidRPr="00750A16">
        <w:rPr>
          <w:b/>
        </w:rPr>
        <w:t>Benzer Modeller ve Karşılaştırmalar</w:t>
      </w:r>
    </w:p>
    <w:p w:rsidR="00750A16" w:rsidRDefault="00750A16" w:rsidP="002C2108">
      <w:pPr>
        <w:ind w:left="284"/>
        <w:jc w:val="both"/>
      </w:pPr>
      <w:r>
        <w:t xml:space="preserve">BERT'in başarısının ardından, çeşitli varyantlar ve alternatif modeller geliştirilmiştir. </w:t>
      </w:r>
      <w:r w:rsidR="003276CF">
        <w:t xml:space="preserve">Liu ve arkadaşları, 2019 yılında yaptıkları </w:t>
      </w:r>
      <w:r w:rsidR="003276CF">
        <w:t>RoBERTa</w:t>
      </w:r>
      <w:r w:rsidR="0036668A">
        <w:t xml:space="preserve"> isimli çalışmalarında</w:t>
      </w:r>
      <w:r>
        <w:t xml:space="preserve"> BERT modelinin eğitim sürecini iyileştirerek daha yüksek performans elde etmiştir</w:t>
      </w:r>
      <w:r w:rsidR="003276CF">
        <w:fldChar w:fldCharType="begin" w:fldLock="1"/>
      </w:r>
      <w:r w:rsidR="00283ECB">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0dc67e60-5364-4fc5-b835-7e388c699f5f"]}],"mendeley":{"formattedCitation":"[14]","plainTextFormattedCitation":"[14]","previouslyFormattedCitation":"[13]"},"properties":{"noteIndex":0},"schema":"https://github.com/citation-style-language/schema/raw/master/csl-citation.json"}</w:instrText>
      </w:r>
      <w:r w:rsidR="003276CF">
        <w:fldChar w:fldCharType="separate"/>
      </w:r>
      <w:r w:rsidR="00283ECB" w:rsidRPr="00283ECB">
        <w:rPr>
          <w:noProof/>
        </w:rPr>
        <w:t>[14]</w:t>
      </w:r>
      <w:r w:rsidR="003276CF">
        <w:fldChar w:fldCharType="end"/>
      </w:r>
      <w:r>
        <w:t xml:space="preserve">. </w:t>
      </w:r>
      <w:r w:rsidR="003276CF">
        <w:t>Yang ve arkadaşları, 2019 yılında yaptıkları çalışmalarında</w:t>
      </w:r>
      <w:r>
        <w:t>, BERT'in eksikliklerini giderm</w:t>
      </w:r>
      <w:r w:rsidR="003276CF">
        <w:t xml:space="preserve">eyi amaçlayan </w:t>
      </w:r>
      <w:r w:rsidR="00BF1B90">
        <w:t>XLNet</w:t>
      </w:r>
      <w:r w:rsidR="00BF1B90">
        <w:t xml:space="preserve"> isimli </w:t>
      </w:r>
      <w:r w:rsidR="003276CF">
        <w:t>başka modeli geliştirmişler</w:t>
      </w:r>
      <w:r>
        <w:t xml:space="preserve"> ve permütasyon </w:t>
      </w:r>
      <w:proofErr w:type="gramStart"/>
      <w:r>
        <w:t>bazlı</w:t>
      </w:r>
      <w:proofErr w:type="gramEnd"/>
      <w:r>
        <w:t xml:space="preserve"> dil modelleme yaklaşımı kullanarak bağlam bilgisin</w:t>
      </w:r>
      <w:r w:rsidR="00BF1B90">
        <w:t>i daha etkin bir şekilde yakalamışlardır</w:t>
      </w:r>
      <w:r w:rsidR="002C2108">
        <w:fldChar w:fldCharType="begin" w:fldLock="1"/>
      </w:r>
      <w:r w:rsidR="00283ECB">
        <w:instrText>ADDIN CSL_CITATION {"citationItems":[{"id":"ITEM-1","itemData":{"author":[{"dropping-particle":"","family":"Yang","given":"Zhilin","non-dropping-particle":"","parse-names":false,"suffix":""},{"dropping-particle":"","family":"Dai","given":"Zihang","non-dropping-particle":"","parse-names":false,"suffix":""},{"dropping-particle":"","family":"Yang","given":"Yiming","non-dropping-particle":"","parse-names":false,"suffix":""},{"dropping-particle":"","family":"Carbonell","given":"Jaime","non-dropping-particle":"","parse-names":false,"suffix":""}],"id":"ITEM-1","issue":"NeurIPS","issued":{"date-parts":[["2019"]]},"page":"1-18","title":"XLNet : Generalized Autoregressive Pretraining for Language Understanding","type":"article-journal"},"uris":["http://www.mendeley.com/documents/?uuid=5baee67e-0250-4eff-b4ce-50a05a4f8825"]}],"mendeley":{"formattedCitation":"[15]","plainTextFormattedCitation":"[15]","previouslyFormattedCitation":"[14]"},"properties":{"noteIndex":0},"schema":"https://github.com/citation-style-language/schema/raw/master/csl-citation.json"}</w:instrText>
      </w:r>
      <w:r w:rsidR="002C2108">
        <w:fldChar w:fldCharType="separate"/>
      </w:r>
      <w:r w:rsidR="00283ECB" w:rsidRPr="00283ECB">
        <w:rPr>
          <w:noProof/>
        </w:rPr>
        <w:t>[15]</w:t>
      </w:r>
      <w:r w:rsidR="002C2108">
        <w:fldChar w:fldCharType="end"/>
      </w:r>
      <w:r>
        <w:t>.</w:t>
      </w:r>
    </w:p>
    <w:p w:rsidR="00750A16" w:rsidRPr="00750A16" w:rsidRDefault="00750A16" w:rsidP="002C2108">
      <w:pPr>
        <w:ind w:left="284"/>
        <w:jc w:val="both"/>
        <w:rPr>
          <w:b/>
        </w:rPr>
      </w:pPr>
      <w:r w:rsidRPr="00750A16">
        <w:rPr>
          <w:b/>
        </w:rPr>
        <w:t>St</w:t>
      </w:r>
      <w:r w:rsidR="00B666E7">
        <w:rPr>
          <w:b/>
        </w:rPr>
        <w:t>ack Overflow Soru Sınıflandırılması</w:t>
      </w:r>
    </w:p>
    <w:p w:rsidR="00750A16" w:rsidRDefault="00750A16" w:rsidP="002C2108">
      <w:pPr>
        <w:ind w:left="284"/>
        <w:jc w:val="both"/>
      </w:pPr>
      <w:r>
        <w:t>Stack Overflow üzerindeki soruların kalitesini değerlendirmek ve sınıflandırmak, topluluk yönetimi ve bilgi paylaşımı açısından önemlidir</w:t>
      </w:r>
      <w:r w:rsidR="00661BEA">
        <w:fldChar w:fldCharType="begin" w:fldLock="1"/>
      </w:r>
      <w:r w:rsidR="00283ECB">
        <w:instrText>ADDIN CSL_CITATION {"citationItems":[{"id":"ITEM-1","itemData":{"DOI":"10.1109/AISP61396.2024.10475258","ISBN":"9798350383942","author":[{"dropping-particle":"","family":"Chehreh","given":"Isun","non-dropping-particle":"","parse-names":false,"suffix":""}],"container-title":"2024 20th CSI International Symposium on Artificial Intelligence and Signal Processing (AISP)","id":"ITEM-1","issued":{"date-parts":[["2024"]]},"page":"1-6","publisher":"IEEE","title":"Advanced Automated Tagging for Stack Overflow : A Multi-Stage Approach Using Deep Learning and NLP Techniques","type":"article-journal"},"uris":["http://www.mendeley.com/documents/?uuid=89e28ff4-6050-42a3-8967-73e99afd24e8"]}],"mendeley":{"formattedCitation":"[16]","plainTextFormattedCitation":"[16]","previouslyFormattedCitation":"[15]"},"properties":{"noteIndex":0},"schema":"https://github.com/citation-style-language/schema/raw/master/csl-citation.json"}</w:instrText>
      </w:r>
      <w:r w:rsidR="00661BEA">
        <w:fldChar w:fldCharType="separate"/>
      </w:r>
      <w:r w:rsidR="00283ECB" w:rsidRPr="00283ECB">
        <w:rPr>
          <w:noProof/>
        </w:rPr>
        <w:t>[16]</w:t>
      </w:r>
      <w:r w:rsidR="00661BEA">
        <w:fldChar w:fldCharType="end"/>
      </w:r>
      <w:r w:rsidR="00661BEA">
        <w:t xml:space="preserve">. </w:t>
      </w:r>
      <w:proofErr w:type="spellStart"/>
      <w:r w:rsidR="00F14477">
        <w:t>Faseeh</w:t>
      </w:r>
      <w:proofErr w:type="spellEnd"/>
      <w:r w:rsidR="00F14477">
        <w:t xml:space="preserve"> ve arkadaşları </w:t>
      </w:r>
      <w:r w:rsidR="00F14477" w:rsidRPr="00F14477">
        <w:t>çalışma</w:t>
      </w:r>
      <w:r w:rsidR="00F14477">
        <w:t>larında</w:t>
      </w:r>
      <w:r w:rsidR="00F14477" w:rsidRPr="00F14477">
        <w:t xml:space="preserve">, </w:t>
      </w:r>
      <w:proofErr w:type="spellStart"/>
      <w:r w:rsidR="00F14477" w:rsidRPr="00F14477">
        <w:t>NLP'de</w:t>
      </w:r>
      <w:proofErr w:type="spellEnd"/>
      <w:r w:rsidR="00F14477" w:rsidRPr="00F14477">
        <w:t xml:space="preserve"> yinelenen soruları tespit etme konusunda </w:t>
      </w:r>
      <w:proofErr w:type="gramStart"/>
      <w:r w:rsidR="00F14477" w:rsidRPr="00F14477">
        <w:t>literatü</w:t>
      </w:r>
      <w:r w:rsidR="00F14477">
        <w:t>re</w:t>
      </w:r>
      <w:proofErr w:type="gramEnd"/>
      <w:r w:rsidR="00F14477">
        <w:t xml:space="preserve"> önemli katkılar sağlamışlardır</w:t>
      </w:r>
      <w:r w:rsidR="00F14477" w:rsidRPr="00F14477">
        <w:t xml:space="preserve">. Derin öğrenme tabanlı modellerin başarılı bir şekilde kullanılması ve metin verilerindeki bağımlılıkları yakalamadaki yetkinlikleri, araştırmanın öne çıkan unsurları arasındadır. Ayrıca, farklı kelime yerleştirme tekniklerinin uygulanması, </w:t>
      </w:r>
      <w:proofErr w:type="gramStart"/>
      <w:r w:rsidR="00F14477" w:rsidRPr="00F14477">
        <w:t>metodolojinin</w:t>
      </w:r>
      <w:proofErr w:type="gramEnd"/>
      <w:r w:rsidR="00F14477" w:rsidRPr="00F14477">
        <w:t xml:space="preserve"> esnekliğini ve </w:t>
      </w:r>
      <w:proofErr w:type="spellStart"/>
      <w:r w:rsidR="00F14477" w:rsidRPr="00F14477">
        <w:t>uyarlanabilirliğini</w:t>
      </w:r>
      <w:proofErr w:type="spellEnd"/>
      <w:r w:rsidR="00F14477" w:rsidRPr="00F14477">
        <w:t xml:space="preserve"> artırmaktadır</w:t>
      </w:r>
      <w:r w:rsidR="00F14477">
        <w:fldChar w:fldCharType="begin" w:fldLock="1"/>
      </w:r>
      <w:r w:rsidR="00283ECB">
        <w:instrText>ADDIN CSL_CITATION {"citationItems":[{"id":"ITEM-1","itemData":{"DOI":"10.1109/ACCESS.2024.3358422","ISSN":"21693536","abstract":"This research introduces an innovative approach for identifying duplicate questions within the Stack Overflow community, a challenging task in NLP. Leveraging deep learning techniques, our proposed methodology combines Convolutional Neural Networks (CNN) and Long Short-Term Memory (LSTM) networks to capture both local and long-term dependencies in textual data. We employ word embeddings, specifically Google's Word2Vec and GloVe, to enhance text representation. Extensive experiments on the Stack Overflow dataset demonstrate the effectiveness of our approach, achieving an impressive accuracy of 87.09% and a recall rate of 87.%. The integration of CNN and LSTM models significantly streamlines preprocessing, making it a valuable tool for detecting duplicate questions. Future directions include extending the model to multiple languages and exploring alternative word embedding techniques. Our approach presents promising applications beyond Stack Overflow, offering solutions for identifying similar questions on various QA platforms.","author":[{"dropping-particle":"","family":"Faseeh","given":"Muhammad","non-dropping-particle":"","parse-names":false,"suffix":""},{"dropping-particle":"","family":"Khan","given":"Murad Ali","non-dropping-particle":"","parse-names":false,"suffix":""},{"dropping-particle":"","family":"Iqbal","given":"Naeem","non-dropping-particle":"","parse-names":false,"suffix":""},{"dropping-particle":"","family":"Qayyum","given":"Faiza","non-dropping-particle":"","parse-names":false,"suffix":""},{"dropping-particle":"","family":"Mehmood","given":"Asif","non-dropping-particle":"","parse-names":false,"suffix":""},{"dropping-particle":"","family":"Kim","given":"Jungsuk","non-dropping-particle":"","parse-names":false,"suffix":""}],"container-title":"IEEE Access","id":"ITEM-1","issue":"March","issued":{"date-parts":[["2024"]]},"page":"34512-34526","publisher":"IEEE","title":"Enhancing User Experience on Q&amp;A Platforms: Measuring Text Similarity Based on Hybrid CNN-LSTM Model for Efficient Duplicate Question Detection","type":"article-journal","volume":"12"},"uris":["http://www.mendeley.com/documents/?uuid=dec78846-0b63-4abc-9e0f-4283dbeea65e"]}],"mendeley":{"formattedCitation":"[17]","plainTextFormattedCitation":"[17]","previouslyFormattedCitation":"[16]"},"properties":{"noteIndex":0},"schema":"https://github.com/citation-style-language/schema/raw/master/csl-citation.json"}</w:instrText>
      </w:r>
      <w:r w:rsidR="00F14477">
        <w:fldChar w:fldCharType="separate"/>
      </w:r>
      <w:r w:rsidR="00283ECB" w:rsidRPr="00283ECB">
        <w:rPr>
          <w:noProof/>
        </w:rPr>
        <w:t>[17]</w:t>
      </w:r>
      <w:r w:rsidR="00F14477">
        <w:fldChar w:fldCharType="end"/>
      </w:r>
      <w:r w:rsidR="00F14477" w:rsidRPr="00F14477">
        <w:t>.</w:t>
      </w:r>
    </w:p>
    <w:p w:rsidR="00750A16" w:rsidRPr="00750A16" w:rsidRDefault="00750A16" w:rsidP="0009660C">
      <w:pPr>
        <w:jc w:val="both"/>
        <w:rPr>
          <w:b/>
        </w:rPr>
      </w:pPr>
      <w:r w:rsidRPr="00750A16">
        <w:rPr>
          <w:b/>
        </w:rPr>
        <w:t>Yöntem ve Veri Seti</w:t>
      </w:r>
    </w:p>
    <w:p w:rsidR="001840A3" w:rsidRPr="001840A3" w:rsidRDefault="001840A3" w:rsidP="002C2108">
      <w:pPr>
        <w:ind w:left="284"/>
        <w:jc w:val="both"/>
        <w:rPr>
          <w:b/>
        </w:rPr>
      </w:pPr>
      <w:r w:rsidRPr="001840A3">
        <w:rPr>
          <w:b/>
        </w:rPr>
        <w:t>Veri Seti</w:t>
      </w:r>
    </w:p>
    <w:p w:rsidR="001840A3" w:rsidRDefault="00750A16" w:rsidP="00F14477">
      <w:pPr>
        <w:ind w:left="284"/>
        <w:jc w:val="both"/>
      </w:pPr>
      <w:r>
        <w:t xml:space="preserve">Bu çalışmada kullanılan veri seti, 2016-2020 yılları arasında Stack Overflow'da sorulmuş 60,000 sorudan oluşmaktadır. Sorular, yüksek kaliteli (HQ), düşük kaliteli ve düzenlenmiş (LQ_EDIT), ve düşük kaliteli ve kapatılmış (LQ_CLOSE) olmak üzere üç kategoriye ayrılmıştır. Bu kategorilere dayalı olarak, BERT modelinin performansı değerlendirilmiş ve modelin soru sınıflandırma görevindeki </w:t>
      </w:r>
      <w:r>
        <w:lastRenderedPageBreak/>
        <w:t>etkinliği analiz edilmiştir.</w:t>
      </w:r>
      <w:r w:rsidR="0009660C">
        <w:t xml:space="preserve"> </w:t>
      </w:r>
      <w:r w:rsidR="001840A3">
        <w:t>Bu veri seti, BERT modelinin eğitim ve test süreçlerinde kullanılmak üzere hazırlanmıştır.</w:t>
      </w:r>
    </w:p>
    <w:p w:rsidR="001840A3" w:rsidRPr="001840A3" w:rsidRDefault="001840A3" w:rsidP="002C2108">
      <w:pPr>
        <w:ind w:left="284"/>
        <w:jc w:val="both"/>
        <w:rPr>
          <w:b/>
        </w:rPr>
      </w:pPr>
      <w:r w:rsidRPr="001840A3">
        <w:rPr>
          <w:b/>
        </w:rPr>
        <w:t>Yöntem</w:t>
      </w:r>
    </w:p>
    <w:p w:rsidR="001840A3" w:rsidRDefault="001840A3" w:rsidP="002C2108">
      <w:pPr>
        <w:ind w:left="284"/>
        <w:jc w:val="both"/>
      </w:pPr>
      <w:r>
        <w:t>BERT modelinin metin sınıflandırma görevindeki performansını değerlendirmek için aşağıdaki adımlar izlenmiştir:</w:t>
      </w:r>
    </w:p>
    <w:p w:rsidR="001840A3" w:rsidRPr="001840A3" w:rsidRDefault="001840A3" w:rsidP="002C2108">
      <w:pPr>
        <w:ind w:left="284"/>
        <w:jc w:val="both"/>
        <w:rPr>
          <w:b/>
        </w:rPr>
      </w:pPr>
      <w:r w:rsidRPr="001840A3">
        <w:rPr>
          <w:b/>
        </w:rPr>
        <w:t>Veri Ön İşleme:</w:t>
      </w:r>
    </w:p>
    <w:p w:rsidR="001840A3" w:rsidRDefault="001840A3" w:rsidP="002C2108">
      <w:pPr>
        <w:pStyle w:val="ListeParagraf"/>
        <w:numPr>
          <w:ilvl w:val="0"/>
          <w:numId w:val="2"/>
        </w:numPr>
        <w:ind w:left="1004"/>
        <w:jc w:val="both"/>
      </w:pPr>
      <w:r>
        <w:t>Metinler küçük harflere dönüştürüldü.</w:t>
      </w:r>
    </w:p>
    <w:p w:rsidR="001840A3" w:rsidRDefault="001840A3" w:rsidP="002C2108">
      <w:pPr>
        <w:pStyle w:val="ListeParagraf"/>
        <w:numPr>
          <w:ilvl w:val="0"/>
          <w:numId w:val="2"/>
        </w:numPr>
        <w:ind w:left="1004"/>
        <w:jc w:val="both"/>
      </w:pPr>
      <w:r>
        <w:t>Noktalama işaretleri ve özel karakterler temizlendi.</w:t>
      </w:r>
    </w:p>
    <w:p w:rsidR="001840A3" w:rsidRDefault="001840A3" w:rsidP="002C2108">
      <w:pPr>
        <w:pStyle w:val="ListeParagraf"/>
        <w:numPr>
          <w:ilvl w:val="0"/>
          <w:numId w:val="2"/>
        </w:numPr>
        <w:ind w:left="1004"/>
        <w:jc w:val="both"/>
      </w:pPr>
      <w:r>
        <w:t>Sayılar kaldırıldı.</w:t>
      </w:r>
    </w:p>
    <w:p w:rsidR="00332B03" w:rsidRDefault="00332B03" w:rsidP="002C2108">
      <w:pPr>
        <w:pStyle w:val="ListeParagraf"/>
        <w:numPr>
          <w:ilvl w:val="0"/>
          <w:numId w:val="2"/>
        </w:numPr>
        <w:ind w:left="1004"/>
        <w:jc w:val="both"/>
      </w:pPr>
      <w:r>
        <w:t>Veri setindeki Y sütunu sayısallaştırıldı. Sınıflar 0,1,2 yapıldı.</w:t>
      </w:r>
    </w:p>
    <w:p w:rsidR="001840A3" w:rsidRPr="001840A3" w:rsidRDefault="001840A3" w:rsidP="002C2108">
      <w:pPr>
        <w:ind w:left="284"/>
        <w:jc w:val="both"/>
        <w:rPr>
          <w:b/>
        </w:rPr>
      </w:pPr>
      <w:r w:rsidRPr="001840A3">
        <w:rPr>
          <w:b/>
        </w:rPr>
        <w:t>BERT Modelinin Kullanımı:</w:t>
      </w:r>
    </w:p>
    <w:p w:rsidR="001840A3" w:rsidRDefault="001840A3" w:rsidP="002C2108">
      <w:pPr>
        <w:pStyle w:val="ListeParagraf"/>
        <w:numPr>
          <w:ilvl w:val="0"/>
          <w:numId w:val="3"/>
        </w:numPr>
        <w:ind w:left="1004"/>
        <w:jc w:val="both"/>
      </w:pPr>
      <w:r>
        <w:t>BERT modelinin bert-base-uncased versiyonu kullanıldı.</w:t>
      </w:r>
    </w:p>
    <w:p w:rsidR="001840A3" w:rsidRDefault="001840A3" w:rsidP="002C2108">
      <w:pPr>
        <w:pStyle w:val="ListeParagraf"/>
        <w:numPr>
          <w:ilvl w:val="0"/>
          <w:numId w:val="3"/>
        </w:numPr>
        <w:ind w:left="1004"/>
        <w:jc w:val="both"/>
      </w:pPr>
      <w:r>
        <w:t>Tokenizer, metinleri BERT modeline uygun hale getirmek için kullanıldı.</w:t>
      </w:r>
    </w:p>
    <w:p w:rsidR="001840A3" w:rsidRDefault="001840A3" w:rsidP="002C2108">
      <w:pPr>
        <w:pStyle w:val="ListeParagraf"/>
        <w:numPr>
          <w:ilvl w:val="0"/>
          <w:numId w:val="3"/>
        </w:numPr>
        <w:ind w:left="1004"/>
        <w:jc w:val="both"/>
      </w:pPr>
      <w:r>
        <w:t>Metinler tokenize edilerek BERT modeline girdi olarak verildi.</w:t>
      </w:r>
    </w:p>
    <w:p w:rsidR="001840A3" w:rsidRPr="001840A3" w:rsidRDefault="001840A3" w:rsidP="002C2108">
      <w:pPr>
        <w:ind w:left="284"/>
        <w:jc w:val="both"/>
        <w:rPr>
          <w:b/>
        </w:rPr>
      </w:pPr>
      <w:r w:rsidRPr="001840A3">
        <w:rPr>
          <w:b/>
        </w:rPr>
        <w:t>Model Eğitimi ve Değerlendirme:</w:t>
      </w:r>
    </w:p>
    <w:p w:rsidR="001840A3" w:rsidRDefault="001840A3" w:rsidP="002C2108">
      <w:pPr>
        <w:pStyle w:val="ListeParagraf"/>
        <w:numPr>
          <w:ilvl w:val="0"/>
          <w:numId w:val="4"/>
        </w:numPr>
        <w:ind w:left="1004"/>
        <w:jc w:val="both"/>
      </w:pPr>
      <w:r>
        <w:t>Model, eğitim veri seti üzerinde eğitildi ve doğrulama veri seti üzerinde değerlendirildi.</w:t>
      </w:r>
    </w:p>
    <w:p w:rsidR="001840A3" w:rsidRDefault="001840A3" w:rsidP="002C2108">
      <w:pPr>
        <w:pStyle w:val="ListeParagraf"/>
        <w:numPr>
          <w:ilvl w:val="0"/>
          <w:numId w:val="4"/>
        </w:numPr>
        <w:ind w:left="1004"/>
        <w:jc w:val="both"/>
      </w:pPr>
      <w:r>
        <w:t xml:space="preserve">Performans ölçütleri olarak doğruluk, </w:t>
      </w:r>
      <w:r w:rsidR="00E568BC">
        <w:t xml:space="preserve">geri çağırma, </w:t>
      </w:r>
      <w:r>
        <w:t>F1 skoru ve kesinlik kullanıldı.</w:t>
      </w:r>
    </w:p>
    <w:p w:rsidR="00750A16" w:rsidRPr="00750A16" w:rsidRDefault="00750A16" w:rsidP="0009660C">
      <w:pPr>
        <w:jc w:val="both"/>
        <w:rPr>
          <w:b/>
        </w:rPr>
      </w:pPr>
      <w:r w:rsidRPr="00750A16">
        <w:rPr>
          <w:b/>
        </w:rPr>
        <w:t>Sonuçlar</w:t>
      </w:r>
    </w:p>
    <w:p w:rsidR="00E568BC" w:rsidRDefault="00750A16" w:rsidP="00E568BC">
      <w:pPr>
        <w:jc w:val="both"/>
      </w:pPr>
      <w:r>
        <w:t xml:space="preserve">Yapılan deneyler sonucunda, BERT modelinin metin sınıflandırma ve anlamsal benzerlik görevlerinde yüksek doğruluk ve etkinlik sağladığı görülmüştür. </w:t>
      </w:r>
      <w:r w:rsidR="00E568BC">
        <w:t xml:space="preserve"> </w:t>
      </w:r>
    </w:p>
    <w:p w:rsidR="00544C05" w:rsidRDefault="00544C05" w:rsidP="00E568BC">
      <w:pPr>
        <w:jc w:val="both"/>
        <w:rPr>
          <w:noProof/>
          <w:lang w:eastAsia="tr-TR"/>
        </w:rPr>
      </w:pPr>
      <w:r>
        <w:rPr>
          <w:noProof/>
          <w:lang w:eastAsia="tr-TR"/>
        </w:rPr>
        <w:t>Tablo 1.  Model karşılaştırma</w:t>
      </w:r>
      <w:r w:rsidR="009B4388">
        <w:rPr>
          <w:noProof/>
          <w:lang w:eastAsia="tr-TR"/>
        </w:rPr>
        <w:t>.</w:t>
      </w:r>
    </w:p>
    <w:tbl>
      <w:tblPr>
        <w:tblW w:w="8360" w:type="dxa"/>
        <w:tblCellMar>
          <w:left w:w="70" w:type="dxa"/>
          <w:right w:w="70" w:type="dxa"/>
        </w:tblCellMar>
        <w:tblLook w:val="04A0" w:firstRow="1" w:lastRow="0" w:firstColumn="1" w:lastColumn="0" w:noHBand="0" w:noVBand="1"/>
      </w:tblPr>
      <w:tblGrid>
        <w:gridCol w:w="2673"/>
        <w:gridCol w:w="1229"/>
        <w:gridCol w:w="1486"/>
        <w:gridCol w:w="1486"/>
        <w:gridCol w:w="1486"/>
      </w:tblGrid>
      <w:tr w:rsidR="00544C05" w:rsidRPr="00544C05" w:rsidTr="00544C05">
        <w:trPr>
          <w:trHeight w:val="433"/>
        </w:trPr>
        <w:tc>
          <w:tcPr>
            <w:tcW w:w="26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b/>
                <w:bCs/>
                <w:color w:val="000000"/>
                <w:lang w:eastAsia="tr-TR"/>
              </w:rPr>
            </w:pPr>
            <w:r w:rsidRPr="00544C05">
              <w:rPr>
                <w:rFonts w:ascii="Calibri" w:eastAsia="Times New Roman" w:hAnsi="Calibri" w:cs="Calibri"/>
                <w:b/>
                <w:bCs/>
                <w:color w:val="000000"/>
                <w:lang w:eastAsia="tr-TR"/>
              </w:rPr>
              <w:t>Model</w:t>
            </w:r>
          </w:p>
        </w:tc>
        <w:tc>
          <w:tcPr>
            <w:tcW w:w="1229" w:type="dxa"/>
            <w:tcBorders>
              <w:top w:val="single" w:sz="4" w:space="0" w:color="auto"/>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b/>
                <w:bCs/>
                <w:color w:val="000000"/>
                <w:lang w:eastAsia="tr-TR"/>
              </w:rPr>
            </w:pPr>
            <w:r w:rsidRPr="00544C05">
              <w:rPr>
                <w:rFonts w:ascii="Calibri" w:eastAsia="Times New Roman" w:hAnsi="Calibri" w:cs="Calibri"/>
                <w:b/>
                <w:bCs/>
                <w:color w:val="000000"/>
                <w:lang w:eastAsia="tr-TR"/>
              </w:rPr>
              <w:t>Doğruluk</w:t>
            </w:r>
          </w:p>
        </w:tc>
        <w:tc>
          <w:tcPr>
            <w:tcW w:w="1486" w:type="dxa"/>
            <w:tcBorders>
              <w:top w:val="single" w:sz="4" w:space="0" w:color="auto"/>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b/>
                <w:bCs/>
                <w:color w:val="000000"/>
                <w:lang w:eastAsia="tr-TR"/>
              </w:rPr>
            </w:pPr>
            <w:r w:rsidRPr="00544C05">
              <w:rPr>
                <w:rFonts w:ascii="Calibri" w:eastAsia="Times New Roman" w:hAnsi="Calibri" w:cs="Calibri"/>
                <w:b/>
                <w:bCs/>
                <w:color w:val="000000"/>
                <w:lang w:eastAsia="tr-TR"/>
              </w:rPr>
              <w:t>F1-Skoru (0)</w:t>
            </w:r>
          </w:p>
        </w:tc>
        <w:tc>
          <w:tcPr>
            <w:tcW w:w="1486" w:type="dxa"/>
            <w:tcBorders>
              <w:top w:val="single" w:sz="4" w:space="0" w:color="auto"/>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b/>
                <w:bCs/>
                <w:color w:val="000000"/>
                <w:lang w:eastAsia="tr-TR"/>
              </w:rPr>
            </w:pPr>
            <w:r w:rsidRPr="00544C05">
              <w:rPr>
                <w:rFonts w:ascii="Calibri" w:eastAsia="Times New Roman" w:hAnsi="Calibri" w:cs="Calibri"/>
                <w:b/>
                <w:bCs/>
                <w:color w:val="000000"/>
                <w:lang w:eastAsia="tr-TR"/>
              </w:rPr>
              <w:t>F1-Skoru (1)</w:t>
            </w:r>
          </w:p>
        </w:tc>
        <w:tc>
          <w:tcPr>
            <w:tcW w:w="1486" w:type="dxa"/>
            <w:tcBorders>
              <w:top w:val="single" w:sz="4" w:space="0" w:color="auto"/>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b/>
                <w:bCs/>
                <w:color w:val="000000"/>
                <w:lang w:eastAsia="tr-TR"/>
              </w:rPr>
            </w:pPr>
            <w:r w:rsidRPr="00544C05">
              <w:rPr>
                <w:rFonts w:ascii="Calibri" w:eastAsia="Times New Roman" w:hAnsi="Calibri" w:cs="Calibri"/>
                <w:b/>
                <w:bCs/>
                <w:color w:val="000000"/>
                <w:lang w:eastAsia="tr-TR"/>
              </w:rPr>
              <w:t>F1-Skoru (2)</w:t>
            </w:r>
          </w:p>
        </w:tc>
      </w:tr>
      <w:tr w:rsidR="00544C05" w:rsidRPr="00544C05" w:rsidTr="00544C05">
        <w:trPr>
          <w:trHeight w:val="433"/>
        </w:trPr>
        <w:tc>
          <w:tcPr>
            <w:tcW w:w="2673" w:type="dxa"/>
            <w:tcBorders>
              <w:top w:val="nil"/>
              <w:left w:val="single" w:sz="4" w:space="0" w:color="auto"/>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Logistic Regression</w:t>
            </w:r>
          </w:p>
        </w:tc>
        <w:tc>
          <w:tcPr>
            <w:tcW w:w="1229"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847</w:t>
            </w:r>
          </w:p>
        </w:tc>
        <w:tc>
          <w:tcPr>
            <w:tcW w:w="1486"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81</w:t>
            </w:r>
          </w:p>
        </w:tc>
        <w:tc>
          <w:tcPr>
            <w:tcW w:w="1486"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79</w:t>
            </w:r>
          </w:p>
        </w:tc>
        <w:tc>
          <w:tcPr>
            <w:tcW w:w="1486"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95</w:t>
            </w:r>
          </w:p>
        </w:tc>
      </w:tr>
      <w:tr w:rsidR="00544C05" w:rsidRPr="00544C05" w:rsidTr="00544C05">
        <w:trPr>
          <w:trHeight w:val="433"/>
        </w:trPr>
        <w:tc>
          <w:tcPr>
            <w:tcW w:w="2673" w:type="dxa"/>
            <w:tcBorders>
              <w:top w:val="nil"/>
              <w:left w:val="single" w:sz="4" w:space="0" w:color="auto"/>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Random Forest</w:t>
            </w:r>
          </w:p>
        </w:tc>
        <w:tc>
          <w:tcPr>
            <w:tcW w:w="1229"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738</w:t>
            </w:r>
          </w:p>
        </w:tc>
        <w:tc>
          <w:tcPr>
            <w:tcW w:w="1486"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72</w:t>
            </w:r>
          </w:p>
        </w:tc>
        <w:tc>
          <w:tcPr>
            <w:tcW w:w="1486"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66</w:t>
            </w:r>
          </w:p>
        </w:tc>
        <w:tc>
          <w:tcPr>
            <w:tcW w:w="1486"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83</w:t>
            </w:r>
          </w:p>
        </w:tc>
      </w:tr>
      <w:tr w:rsidR="00544C05" w:rsidRPr="00544C05" w:rsidTr="00544C05">
        <w:trPr>
          <w:trHeight w:val="433"/>
        </w:trPr>
        <w:tc>
          <w:tcPr>
            <w:tcW w:w="2673" w:type="dxa"/>
            <w:tcBorders>
              <w:top w:val="nil"/>
              <w:left w:val="single" w:sz="4" w:space="0" w:color="auto"/>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SVM</w:t>
            </w:r>
          </w:p>
        </w:tc>
        <w:tc>
          <w:tcPr>
            <w:tcW w:w="1229"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847</w:t>
            </w:r>
          </w:p>
        </w:tc>
        <w:tc>
          <w:tcPr>
            <w:tcW w:w="1486"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8</w:t>
            </w:r>
          </w:p>
        </w:tc>
        <w:tc>
          <w:tcPr>
            <w:tcW w:w="1486"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79</w:t>
            </w:r>
          </w:p>
        </w:tc>
        <w:tc>
          <w:tcPr>
            <w:tcW w:w="1486" w:type="dxa"/>
            <w:tcBorders>
              <w:top w:val="nil"/>
              <w:left w:val="nil"/>
              <w:bottom w:val="single" w:sz="4" w:space="0" w:color="auto"/>
              <w:right w:val="single" w:sz="4" w:space="0" w:color="auto"/>
            </w:tcBorders>
            <w:shd w:val="clear" w:color="auto" w:fill="auto"/>
            <w:noWrap/>
            <w:vAlign w:val="center"/>
            <w:hideMark/>
          </w:tcPr>
          <w:p w:rsidR="00544C05" w:rsidRPr="00544C05" w:rsidRDefault="00544C05" w:rsidP="00544C05">
            <w:pPr>
              <w:spacing w:after="0" w:line="240" w:lineRule="auto"/>
              <w:jc w:val="center"/>
              <w:rPr>
                <w:rFonts w:ascii="Calibri" w:eastAsia="Times New Roman" w:hAnsi="Calibri" w:cs="Calibri"/>
                <w:color w:val="000000"/>
                <w:lang w:eastAsia="tr-TR"/>
              </w:rPr>
            </w:pPr>
            <w:r w:rsidRPr="00544C05">
              <w:rPr>
                <w:rFonts w:ascii="Calibri" w:eastAsia="Times New Roman" w:hAnsi="Calibri" w:cs="Calibri"/>
                <w:color w:val="000000"/>
                <w:lang w:eastAsia="tr-TR"/>
              </w:rPr>
              <w:t>0.95</w:t>
            </w:r>
          </w:p>
        </w:tc>
      </w:tr>
    </w:tbl>
    <w:p w:rsidR="00E568BC" w:rsidRDefault="00E568BC" w:rsidP="00E568BC">
      <w:pPr>
        <w:jc w:val="both"/>
      </w:pPr>
    </w:p>
    <w:p w:rsidR="00544C05" w:rsidRDefault="009B4388" w:rsidP="00E568BC">
      <w:pPr>
        <w:jc w:val="both"/>
      </w:pPr>
      <w:r>
        <w:t>Tablo 2. Geri çağırma ve kesinlik değerleri.</w:t>
      </w:r>
    </w:p>
    <w:tbl>
      <w:tblPr>
        <w:tblW w:w="8328" w:type="dxa"/>
        <w:tblCellMar>
          <w:left w:w="70" w:type="dxa"/>
          <w:right w:w="70" w:type="dxa"/>
        </w:tblCellMar>
        <w:tblLook w:val="04A0" w:firstRow="1" w:lastRow="0" w:firstColumn="1" w:lastColumn="0" w:noHBand="0" w:noVBand="1"/>
      </w:tblPr>
      <w:tblGrid>
        <w:gridCol w:w="2338"/>
        <w:gridCol w:w="998"/>
        <w:gridCol w:w="998"/>
        <w:gridCol w:w="999"/>
        <w:gridCol w:w="998"/>
        <w:gridCol w:w="998"/>
        <w:gridCol w:w="999"/>
      </w:tblGrid>
      <w:tr w:rsidR="009B4388" w:rsidRPr="009B4388" w:rsidTr="009B4388">
        <w:trPr>
          <w:trHeight w:val="455"/>
        </w:trPr>
        <w:tc>
          <w:tcPr>
            <w:tcW w:w="23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b/>
                <w:bCs/>
                <w:color w:val="000000"/>
                <w:lang w:eastAsia="tr-TR"/>
              </w:rPr>
            </w:pPr>
            <w:r w:rsidRPr="009B4388">
              <w:rPr>
                <w:rFonts w:ascii="Calibri" w:eastAsia="Times New Roman" w:hAnsi="Calibri" w:cs="Calibri"/>
                <w:b/>
                <w:bCs/>
                <w:color w:val="000000"/>
                <w:lang w:eastAsia="tr-TR"/>
              </w:rPr>
              <w:t>Model</w:t>
            </w:r>
          </w:p>
        </w:tc>
        <w:tc>
          <w:tcPr>
            <w:tcW w:w="2995" w:type="dxa"/>
            <w:gridSpan w:val="3"/>
            <w:tcBorders>
              <w:top w:val="single" w:sz="4" w:space="0" w:color="auto"/>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b/>
                <w:bCs/>
                <w:color w:val="000000"/>
                <w:lang w:eastAsia="tr-TR"/>
              </w:rPr>
            </w:pPr>
            <w:r w:rsidRPr="009B4388">
              <w:rPr>
                <w:rFonts w:ascii="Calibri" w:eastAsia="Times New Roman" w:hAnsi="Calibri" w:cs="Calibri"/>
                <w:b/>
                <w:bCs/>
                <w:color w:val="000000"/>
                <w:lang w:eastAsia="tr-TR"/>
              </w:rPr>
              <w:t>Kesinlik</w:t>
            </w:r>
          </w:p>
        </w:tc>
        <w:tc>
          <w:tcPr>
            <w:tcW w:w="2995" w:type="dxa"/>
            <w:gridSpan w:val="3"/>
            <w:tcBorders>
              <w:top w:val="single" w:sz="4" w:space="0" w:color="auto"/>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b/>
                <w:bCs/>
                <w:color w:val="000000"/>
                <w:lang w:eastAsia="tr-TR"/>
              </w:rPr>
            </w:pPr>
            <w:r w:rsidRPr="009B4388">
              <w:rPr>
                <w:rFonts w:ascii="Calibri" w:eastAsia="Times New Roman" w:hAnsi="Calibri" w:cs="Calibri"/>
                <w:b/>
                <w:bCs/>
                <w:color w:val="000000"/>
                <w:lang w:eastAsia="tr-TR"/>
              </w:rPr>
              <w:t>Geri Çağırma</w:t>
            </w:r>
          </w:p>
        </w:tc>
      </w:tr>
      <w:tr w:rsidR="009B4388" w:rsidRPr="009B4388" w:rsidTr="009B4388">
        <w:trPr>
          <w:trHeight w:val="467"/>
        </w:trPr>
        <w:tc>
          <w:tcPr>
            <w:tcW w:w="2338" w:type="dxa"/>
            <w:vMerge/>
            <w:tcBorders>
              <w:top w:val="single" w:sz="4" w:space="0" w:color="auto"/>
              <w:left w:val="single" w:sz="4" w:space="0" w:color="auto"/>
              <w:bottom w:val="single" w:sz="4" w:space="0" w:color="auto"/>
              <w:right w:val="single" w:sz="4" w:space="0" w:color="auto"/>
            </w:tcBorders>
            <w:vAlign w:val="center"/>
            <w:hideMark/>
          </w:tcPr>
          <w:p w:rsidR="009B4388" w:rsidRPr="009B4388" w:rsidRDefault="009B4388" w:rsidP="009B4388">
            <w:pPr>
              <w:spacing w:after="0" w:line="240" w:lineRule="auto"/>
              <w:rPr>
                <w:rFonts w:ascii="Calibri" w:eastAsia="Times New Roman" w:hAnsi="Calibri" w:cs="Calibri"/>
                <w:b/>
                <w:bCs/>
                <w:color w:val="000000"/>
                <w:lang w:eastAsia="tr-TR"/>
              </w:rPr>
            </w:pP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b/>
                <w:bCs/>
                <w:color w:val="000000"/>
                <w:lang w:eastAsia="tr-TR"/>
              </w:rPr>
            </w:pPr>
            <w:r w:rsidRPr="009B4388">
              <w:rPr>
                <w:rFonts w:ascii="Calibri" w:eastAsia="Times New Roman" w:hAnsi="Calibri" w:cs="Calibri"/>
                <w:b/>
                <w:bCs/>
                <w:color w:val="000000"/>
                <w:lang w:eastAsia="tr-TR"/>
              </w:rPr>
              <w:t>Sınıf (0)</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b/>
                <w:bCs/>
                <w:color w:val="000000"/>
                <w:lang w:eastAsia="tr-TR"/>
              </w:rPr>
            </w:pPr>
            <w:r w:rsidRPr="009B4388">
              <w:rPr>
                <w:rFonts w:ascii="Calibri" w:eastAsia="Times New Roman" w:hAnsi="Calibri" w:cs="Calibri"/>
                <w:b/>
                <w:bCs/>
                <w:color w:val="000000"/>
                <w:lang w:eastAsia="tr-TR"/>
              </w:rPr>
              <w:t>Sınıf (1)</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b/>
                <w:bCs/>
                <w:color w:val="000000"/>
                <w:lang w:eastAsia="tr-TR"/>
              </w:rPr>
            </w:pPr>
            <w:r w:rsidRPr="009B4388">
              <w:rPr>
                <w:rFonts w:ascii="Calibri" w:eastAsia="Times New Roman" w:hAnsi="Calibri" w:cs="Calibri"/>
                <w:b/>
                <w:bCs/>
                <w:color w:val="000000"/>
                <w:lang w:eastAsia="tr-TR"/>
              </w:rPr>
              <w:t>Sınıf (2)</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b/>
                <w:bCs/>
                <w:color w:val="000000"/>
                <w:lang w:eastAsia="tr-TR"/>
              </w:rPr>
            </w:pPr>
            <w:r w:rsidRPr="009B4388">
              <w:rPr>
                <w:rFonts w:ascii="Calibri" w:eastAsia="Times New Roman" w:hAnsi="Calibri" w:cs="Calibri"/>
                <w:b/>
                <w:bCs/>
                <w:color w:val="000000"/>
                <w:lang w:eastAsia="tr-TR"/>
              </w:rPr>
              <w:t>Sınıf (0)</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b/>
                <w:bCs/>
                <w:color w:val="000000"/>
                <w:lang w:eastAsia="tr-TR"/>
              </w:rPr>
            </w:pPr>
            <w:r w:rsidRPr="009B4388">
              <w:rPr>
                <w:rFonts w:ascii="Calibri" w:eastAsia="Times New Roman" w:hAnsi="Calibri" w:cs="Calibri"/>
                <w:b/>
                <w:bCs/>
                <w:color w:val="000000"/>
                <w:lang w:eastAsia="tr-TR"/>
              </w:rPr>
              <w:t>Sınıf (1)</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b/>
                <w:bCs/>
                <w:color w:val="000000"/>
                <w:lang w:eastAsia="tr-TR"/>
              </w:rPr>
            </w:pPr>
            <w:r w:rsidRPr="009B4388">
              <w:rPr>
                <w:rFonts w:ascii="Calibri" w:eastAsia="Times New Roman" w:hAnsi="Calibri" w:cs="Calibri"/>
                <w:b/>
                <w:bCs/>
                <w:color w:val="000000"/>
                <w:lang w:eastAsia="tr-TR"/>
              </w:rPr>
              <w:t>Sınıf (2)</w:t>
            </w:r>
          </w:p>
        </w:tc>
      </w:tr>
      <w:tr w:rsidR="009B4388" w:rsidRPr="009B4388" w:rsidTr="009B4388">
        <w:trPr>
          <w:trHeight w:val="430"/>
        </w:trPr>
        <w:tc>
          <w:tcPr>
            <w:tcW w:w="2338" w:type="dxa"/>
            <w:tcBorders>
              <w:top w:val="nil"/>
              <w:left w:val="single" w:sz="4" w:space="0" w:color="auto"/>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Logistic Regression</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8</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8</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94</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81</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77</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96</w:t>
            </w:r>
          </w:p>
        </w:tc>
      </w:tr>
      <w:tr w:rsidR="009B4388" w:rsidRPr="009B4388" w:rsidTr="009B4388">
        <w:trPr>
          <w:trHeight w:val="430"/>
        </w:trPr>
        <w:tc>
          <w:tcPr>
            <w:tcW w:w="2338" w:type="dxa"/>
            <w:tcBorders>
              <w:top w:val="nil"/>
              <w:left w:val="single" w:sz="4" w:space="0" w:color="auto"/>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Random Forest</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71</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68</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81</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73</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64</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85</w:t>
            </w:r>
          </w:p>
        </w:tc>
      </w:tr>
      <w:tr w:rsidR="009B4388" w:rsidRPr="009B4388" w:rsidTr="009B4388">
        <w:trPr>
          <w:trHeight w:val="430"/>
        </w:trPr>
        <w:tc>
          <w:tcPr>
            <w:tcW w:w="2338" w:type="dxa"/>
            <w:tcBorders>
              <w:top w:val="nil"/>
              <w:left w:val="single" w:sz="4" w:space="0" w:color="auto"/>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SVM</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79</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8</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95</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81</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77</w:t>
            </w:r>
          </w:p>
        </w:tc>
        <w:tc>
          <w:tcPr>
            <w:tcW w:w="998" w:type="dxa"/>
            <w:tcBorders>
              <w:top w:val="nil"/>
              <w:left w:val="nil"/>
              <w:bottom w:val="single" w:sz="4" w:space="0" w:color="auto"/>
              <w:right w:val="single" w:sz="4" w:space="0" w:color="auto"/>
            </w:tcBorders>
            <w:shd w:val="clear" w:color="auto" w:fill="auto"/>
            <w:noWrap/>
            <w:vAlign w:val="center"/>
            <w:hideMark/>
          </w:tcPr>
          <w:p w:rsidR="009B4388" w:rsidRPr="009B4388" w:rsidRDefault="009B4388" w:rsidP="009B4388">
            <w:pPr>
              <w:spacing w:after="0" w:line="240" w:lineRule="auto"/>
              <w:jc w:val="center"/>
              <w:rPr>
                <w:rFonts w:ascii="Calibri" w:eastAsia="Times New Roman" w:hAnsi="Calibri" w:cs="Calibri"/>
                <w:color w:val="000000"/>
                <w:lang w:eastAsia="tr-TR"/>
              </w:rPr>
            </w:pPr>
            <w:r w:rsidRPr="009B4388">
              <w:rPr>
                <w:rFonts w:ascii="Calibri" w:eastAsia="Times New Roman" w:hAnsi="Calibri" w:cs="Calibri"/>
                <w:color w:val="000000"/>
                <w:lang w:eastAsia="tr-TR"/>
              </w:rPr>
              <w:t>0.96</w:t>
            </w:r>
          </w:p>
        </w:tc>
      </w:tr>
    </w:tbl>
    <w:p w:rsidR="009B4388" w:rsidRDefault="009B4388" w:rsidP="00E568BC">
      <w:pPr>
        <w:jc w:val="both"/>
      </w:pPr>
    </w:p>
    <w:p w:rsidR="00750A16" w:rsidRDefault="00E568BC" w:rsidP="00E568BC">
      <w:pPr>
        <w:jc w:val="both"/>
      </w:pPr>
      <w:r>
        <w:t>Logistic Regression ve SVM modelleri, Random Forest modeline göre daha yüksek doğruluk ve f1-score değerleri elde etmiştir.</w:t>
      </w:r>
      <w:r w:rsidR="009B4388">
        <w:t xml:space="preserve"> </w:t>
      </w:r>
      <w:r>
        <w:t xml:space="preserve">Bu sonuçlar, BERT modelinin metin sınıflandırma görevlerinde güçlü bir temsil </w:t>
      </w:r>
      <w:r>
        <w:lastRenderedPageBreak/>
        <w:t>yeteneğine sahip olduğunu ve Logistic Regression ile SVM modellerinin bu temsilleri başarılı bir şekilde kullandığını göstermektedir.</w:t>
      </w:r>
    </w:p>
    <w:p w:rsidR="00882BDC" w:rsidRDefault="00123DC5" w:rsidP="00E568BC">
      <w:pPr>
        <w:jc w:val="both"/>
        <w:rPr>
          <w:b/>
        </w:rPr>
      </w:pPr>
      <w:r>
        <w:rPr>
          <w:b/>
        </w:rPr>
        <w:t>Kaynaklar</w:t>
      </w:r>
    </w:p>
    <w:p w:rsidR="00283ECB" w:rsidRPr="00283ECB" w:rsidRDefault="00882BDC" w:rsidP="00283ECB">
      <w:pPr>
        <w:widowControl w:val="0"/>
        <w:autoSpaceDE w:val="0"/>
        <w:autoSpaceDN w:val="0"/>
        <w:adjustRightInd w:val="0"/>
        <w:spacing w:line="24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00283ECB" w:rsidRPr="00283ECB">
        <w:rPr>
          <w:rFonts w:ascii="Calibri" w:hAnsi="Calibri" w:cs="Calibri"/>
          <w:noProof/>
          <w:szCs w:val="24"/>
        </w:rPr>
        <w:t>[1]</w:t>
      </w:r>
      <w:r w:rsidR="00283ECB" w:rsidRPr="00283ECB">
        <w:rPr>
          <w:rFonts w:ascii="Calibri" w:hAnsi="Calibri" w:cs="Calibri"/>
          <w:noProof/>
          <w:szCs w:val="24"/>
        </w:rPr>
        <w:tab/>
        <w:t xml:space="preserve">D. Jurafsky and J. H. Martin, “Speech and language processing: An introduction to speech recognition,” </w:t>
      </w:r>
      <w:r w:rsidR="00283ECB" w:rsidRPr="00283ECB">
        <w:rPr>
          <w:rFonts w:ascii="Calibri" w:hAnsi="Calibri" w:cs="Calibri"/>
          <w:i/>
          <w:iCs/>
          <w:noProof/>
          <w:szCs w:val="24"/>
        </w:rPr>
        <w:t>Comput. Linguist. Nat. Lang. Process. Edn., Prentice Hall, ISBN</w:t>
      </w:r>
      <w:r w:rsidR="00283ECB" w:rsidRPr="00283ECB">
        <w:rPr>
          <w:rFonts w:ascii="Calibri" w:hAnsi="Calibri" w:cs="Calibri"/>
          <w:noProof/>
          <w:szCs w:val="24"/>
        </w:rPr>
        <w:t>, vol. 10, no. 0131873210, pp. 794–800, 2008.</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2]</w:t>
      </w:r>
      <w:r w:rsidRPr="00283ECB">
        <w:rPr>
          <w:rFonts w:ascii="Calibri" w:hAnsi="Calibri" w:cs="Calibri"/>
          <w:noProof/>
          <w:szCs w:val="24"/>
        </w:rPr>
        <w:tab/>
        <w:t xml:space="preserve">E. Sadikoğlu </w:t>
      </w:r>
      <w:r w:rsidRPr="00283ECB">
        <w:rPr>
          <w:rFonts w:ascii="Calibri" w:hAnsi="Calibri" w:cs="Calibri"/>
          <w:i/>
          <w:iCs/>
          <w:noProof/>
          <w:szCs w:val="24"/>
        </w:rPr>
        <w:t>et al.</w:t>
      </w:r>
      <w:r w:rsidRPr="00283ECB">
        <w:rPr>
          <w:rFonts w:ascii="Calibri" w:hAnsi="Calibri" w:cs="Calibri"/>
          <w:noProof/>
          <w:szCs w:val="24"/>
        </w:rPr>
        <w:t>, “The Evolution and Impact of Large Language Model Chatbots in Social Media: A Comprehensive Review of Past, Present, and Future Applications,” vol. 6, no. 2, pp. 67–76, 2023, Accessed: Jun. 06, 2024. [Online]. Available: https://www.researchgate.net/publication/376713755</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3]</w:t>
      </w:r>
      <w:r w:rsidRPr="00283ECB">
        <w:rPr>
          <w:rFonts w:ascii="Calibri" w:hAnsi="Calibri" w:cs="Calibri"/>
          <w:noProof/>
          <w:szCs w:val="24"/>
        </w:rPr>
        <w:tab/>
        <w:t xml:space="preserve">M. ÖZKAN and G. KAR, “TÜRKÇE DİLİNDE YAZILAN BİLİMSEL METİNLERİN DERİN ÖĞRENME TEKNİĞİ UYGULANARAK ÇOKLU SINIFLANDIRILMASI,” </w:t>
      </w:r>
      <w:r w:rsidRPr="00283ECB">
        <w:rPr>
          <w:rFonts w:ascii="Calibri" w:hAnsi="Calibri" w:cs="Calibri"/>
          <w:i/>
          <w:iCs/>
          <w:noProof/>
          <w:szCs w:val="24"/>
        </w:rPr>
        <w:t>Mühendislik Bilim. ve Tasarım Derg.</w:t>
      </w:r>
      <w:r w:rsidRPr="00283ECB">
        <w:rPr>
          <w:rFonts w:ascii="Calibri" w:hAnsi="Calibri" w:cs="Calibri"/>
          <w:noProof/>
          <w:szCs w:val="24"/>
        </w:rPr>
        <w:t>, vol. 10, no. 2, pp. 504–519, Jun. 2022, doi: 10.21923/jesd.973181.</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4]</w:t>
      </w:r>
      <w:r w:rsidRPr="00283ECB">
        <w:rPr>
          <w:rFonts w:ascii="Calibri" w:hAnsi="Calibri" w:cs="Calibri"/>
          <w:noProof/>
          <w:szCs w:val="24"/>
        </w:rPr>
        <w:tab/>
        <w:t xml:space="preserve">Ö. Özyurt, S. Barış, S. Rzayev, and H. Özyurt, “Makale Bir İnsan Bilgisayar Etkileşimi Örneği: Sesli Komutlar İle Veri Tabanı Sorgulama Uygulaması,” </w:t>
      </w:r>
      <w:r w:rsidRPr="00283ECB">
        <w:rPr>
          <w:rFonts w:ascii="Calibri" w:hAnsi="Calibri" w:cs="Calibri"/>
          <w:i/>
          <w:iCs/>
          <w:noProof/>
          <w:szCs w:val="24"/>
        </w:rPr>
        <w:t>Karadeniz Fen Bilim. Derg.</w:t>
      </w:r>
      <w:r w:rsidRPr="00283ECB">
        <w:rPr>
          <w:rFonts w:ascii="Calibri" w:hAnsi="Calibri" w:cs="Calibri"/>
          <w:noProof/>
          <w:szCs w:val="24"/>
        </w:rPr>
        <w:t>, vol. 14, no. 1, pp. 211–223, 2024, doi: 10.31466/kfbd.1384401.</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5]</w:t>
      </w:r>
      <w:r w:rsidRPr="00283ECB">
        <w:rPr>
          <w:rFonts w:ascii="Calibri" w:hAnsi="Calibri" w:cs="Calibri"/>
          <w:noProof/>
          <w:szCs w:val="24"/>
        </w:rPr>
        <w:tab/>
        <w:t xml:space="preserve">Ş. Bayrak, A. Karaca, F. Toson, A. Kocabey, and F. B. Arslanoǧlu, “Detection of Hate Speech in Turkish Social Media Posts with BERT-Base Model,” </w:t>
      </w:r>
      <w:r w:rsidRPr="00283ECB">
        <w:rPr>
          <w:rFonts w:ascii="Calibri" w:hAnsi="Calibri" w:cs="Calibri"/>
          <w:i/>
          <w:iCs/>
          <w:noProof/>
          <w:szCs w:val="24"/>
        </w:rPr>
        <w:t>31st IEEE Conf. Signal Process. Commun. Appl. SIU 2023</w:t>
      </w:r>
      <w:r w:rsidRPr="00283ECB">
        <w:rPr>
          <w:rFonts w:ascii="Calibri" w:hAnsi="Calibri" w:cs="Calibri"/>
          <w:noProof/>
          <w:szCs w:val="24"/>
        </w:rPr>
        <w:t>, no. 2022, pp. 2022–2025, 2023, doi: 10.1109/SIU59756.2023.10224040.</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6]</w:t>
      </w:r>
      <w:r w:rsidRPr="00283ECB">
        <w:rPr>
          <w:rFonts w:ascii="Calibri" w:hAnsi="Calibri" w:cs="Calibri"/>
          <w:noProof/>
          <w:szCs w:val="24"/>
        </w:rPr>
        <w:tab/>
        <w:t xml:space="preserve">S. Yücesoy Kahraman, A. Durmuşoğlu, and T. Dereli, “Ön eğitimli Bert modeli ile patent sınıflandırılması,” </w:t>
      </w:r>
      <w:r w:rsidRPr="00283ECB">
        <w:rPr>
          <w:rFonts w:ascii="Calibri" w:hAnsi="Calibri" w:cs="Calibri"/>
          <w:i/>
          <w:iCs/>
          <w:noProof/>
          <w:szCs w:val="24"/>
        </w:rPr>
        <w:t>Gazi Üniversitesi Mühendislik-Mimarlık Fakültesi Derg.</w:t>
      </w:r>
      <w:r w:rsidRPr="00283ECB">
        <w:rPr>
          <w:rFonts w:ascii="Calibri" w:hAnsi="Calibri" w:cs="Calibri"/>
          <w:noProof/>
          <w:szCs w:val="24"/>
        </w:rPr>
        <w:t>, vol. 4, pp. 2485–2496, 2023, doi: 10.17341/gazimmfd.1292543.</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7]</w:t>
      </w:r>
      <w:r w:rsidRPr="00283ECB">
        <w:rPr>
          <w:rFonts w:ascii="Calibri" w:hAnsi="Calibri" w:cs="Calibri"/>
          <w:noProof/>
          <w:szCs w:val="24"/>
        </w:rPr>
        <w:tab/>
        <w:t>Ö. Yiğit and Ş. Demİr, “Ön Eğitimli Dil Modelleriyle Duygu Analizi Sentiment Analysis with Pre-Trained Language Models,” 2023.</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8]</w:t>
      </w:r>
      <w:r w:rsidRPr="00283ECB">
        <w:rPr>
          <w:rFonts w:ascii="Calibri" w:hAnsi="Calibri" w:cs="Calibri"/>
          <w:noProof/>
          <w:szCs w:val="24"/>
        </w:rPr>
        <w:tab/>
        <w:t xml:space="preserve">S. S. Helli, S. Tanberk, and S. N. Cavsak, “Resume Information Extraction via Post-OCR Text Processing,” </w:t>
      </w:r>
      <w:r w:rsidRPr="00283ECB">
        <w:rPr>
          <w:rFonts w:ascii="Calibri" w:hAnsi="Calibri" w:cs="Calibri"/>
          <w:i/>
          <w:iCs/>
          <w:noProof/>
          <w:szCs w:val="24"/>
        </w:rPr>
        <w:t>2023 Innov. Intell. Syst. Appl. Conf. ASYU 2023</w:t>
      </w:r>
      <w:r w:rsidRPr="00283ECB">
        <w:rPr>
          <w:rFonts w:ascii="Calibri" w:hAnsi="Calibri" w:cs="Calibri"/>
          <w:noProof/>
          <w:szCs w:val="24"/>
        </w:rPr>
        <w:t>, pp. 1–5, 2023, doi: 10.1109/ASYU58738.2023.10296715.</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9]</w:t>
      </w:r>
      <w:r w:rsidRPr="00283ECB">
        <w:rPr>
          <w:rFonts w:ascii="Calibri" w:hAnsi="Calibri" w:cs="Calibri"/>
          <w:noProof/>
          <w:szCs w:val="24"/>
        </w:rPr>
        <w:tab/>
        <w:t xml:space="preserve">T. B. Brown </w:t>
      </w:r>
      <w:r w:rsidRPr="00283ECB">
        <w:rPr>
          <w:rFonts w:ascii="Calibri" w:hAnsi="Calibri" w:cs="Calibri"/>
          <w:i/>
          <w:iCs/>
          <w:noProof/>
          <w:szCs w:val="24"/>
        </w:rPr>
        <w:t>et al.</w:t>
      </w:r>
      <w:r w:rsidRPr="00283ECB">
        <w:rPr>
          <w:rFonts w:ascii="Calibri" w:hAnsi="Calibri" w:cs="Calibri"/>
          <w:noProof/>
          <w:szCs w:val="24"/>
        </w:rPr>
        <w:t>, “Language Models are Few-Shot Learners”.</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10]</w:t>
      </w:r>
      <w:r w:rsidRPr="00283ECB">
        <w:rPr>
          <w:rFonts w:ascii="Calibri" w:hAnsi="Calibri" w:cs="Calibri"/>
          <w:noProof/>
          <w:szCs w:val="24"/>
        </w:rPr>
        <w:tab/>
        <w:t xml:space="preserve">A. Vaswani </w:t>
      </w:r>
      <w:r w:rsidRPr="00283ECB">
        <w:rPr>
          <w:rFonts w:ascii="Calibri" w:hAnsi="Calibri" w:cs="Calibri"/>
          <w:i/>
          <w:iCs/>
          <w:noProof/>
          <w:szCs w:val="24"/>
        </w:rPr>
        <w:t>et al.</w:t>
      </w:r>
      <w:r w:rsidRPr="00283ECB">
        <w:rPr>
          <w:rFonts w:ascii="Calibri" w:hAnsi="Calibri" w:cs="Calibri"/>
          <w:noProof/>
          <w:szCs w:val="24"/>
        </w:rPr>
        <w:t xml:space="preserve">, “Attention is all you need,” </w:t>
      </w:r>
      <w:r w:rsidRPr="00283ECB">
        <w:rPr>
          <w:rFonts w:ascii="Calibri" w:hAnsi="Calibri" w:cs="Calibri"/>
          <w:i/>
          <w:iCs/>
          <w:noProof/>
          <w:szCs w:val="24"/>
        </w:rPr>
        <w:t>Adv. Neural Inf. Process. Syst.</w:t>
      </w:r>
      <w:r w:rsidRPr="00283ECB">
        <w:rPr>
          <w:rFonts w:ascii="Calibri" w:hAnsi="Calibri" w:cs="Calibri"/>
          <w:noProof/>
          <w:szCs w:val="24"/>
        </w:rPr>
        <w:t>, vol. 2017-Decem, no. Nips, pp. 5999–6009, 2017.</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11]</w:t>
      </w:r>
      <w:r w:rsidRPr="00283ECB">
        <w:rPr>
          <w:rFonts w:ascii="Calibri" w:hAnsi="Calibri" w:cs="Calibri"/>
          <w:noProof/>
          <w:szCs w:val="24"/>
        </w:rPr>
        <w:tab/>
        <w:t xml:space="preserve">J. Devlin, M. W. Chang, K. Lee, and K. Toutanova, “BERT: Pre-training of deep bidirectional transformers for language understanding,” </w:t>
      </w:r>
      <w:r w:rsidRPr="00283ECB">
        <w:rPr>
          <w:rFonts w:ascii="Calibri" w:hAnsi="Calibri" w:cs="Calibri"/>
          <w:i/>
          <w:iCs/>
          <w:noProof/>
          <w:szCs w:val="24"/>
        </w:rPr>
        <w:t>NAACL HLT 2019 - 2019 Conf. North Am. Chapter Assoc. Comput. Linguist. Hum. Lang. Technol. - Proc. Conf.</w:t>
      </w:r>
      <w:r w:rsidRPr="00283ECB">
        <w:rPr>
          <w:rFonts w:ascii="Calibri" w:hAnsi="Calibri" w:cs="Calibri"/>
          <w:noProof/>
          <w:szCs w:val="24"/>
        </w:rPr>
        <w:t>, vol. 1, no. Mlm, pp. 4171–4186, 2019.</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12]</w:t>
      </w:r>
      <w:r w:rsidRPr="00283ECB">
        <w:rPr>
          <w:rFonts w:ascii="Calibri" w:hAnsi="Calibri" w:cs="Calibri"/>
          <w:noProof/>
          <w:szCs w:val="24"/>
        </w:rPr>
        <w:tab/>
        <w:t>Ş. Ozan, U. Özdil, D. Taşar, B. Arslan, and G. Polat, “BERT Modeli ’ nin Sınıflandırma Doğruluğunu n Sıfır - Atış Öğrenmesi ile Artırılması Increasing the Classification Accuracy of BERT Model with Zero-Shot Learning,” pp. 99–108, 2021.</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13]</w:t>
      </w:r>
      <w:r w:rsidRPr="00283ECB">
        <w:rPr>
          <w:rFonts w:ascii="Calibri" w:hAnsi="Calibri" w:cs="Calibri"/>
          <w:noProof/>
          <w:szCs w:val="24"/>
        </w:rPr>
        <w:tab/>
        <w:t xml:space="preserve">X. Chen, M. X. Sun, D. Wu, and X. Y. Song, “Information-Sharing Behavior on WeChat Moments: The Role of Anonymity, Familiarity, and Intrinsic Motivation,” </w:t>
      </w:r>
      <w:r w:rsidRPr="00283ECB">
        <w:rPr>
          <w:rFonts w:ascii="Calibri" w:hAnsi="Calibri" w:cs="Calibri"/>
          <w:i/>
          <w:iCs/>
          <w:noProof/>
          <w:szCs w:val="24"/>
        </w:rPr>
        <w:t>Front. Psychol.</w:t>
      </w:r>
      <w:r w:rsidRPr="00283ECB">
        <w:rPr>
          <w:rFonts w:ascii="Calibri" w:hAnsi="Calibri" w:cs="Calibri"/>
          <w:noProof/>
          <w:szCs w:val="24"/>
        </w:rPr>
        <w:t>, vol. 10, no. November, pp. 1–15, 2019, doi: 10.3389/fpsyg.2019.02540.</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14]</w:t>
      </w:r>
      <w:r w:rsidRPr="00283ECB">
        <w:rPr>
          <w:rFonts w:ascii="Calibri" w:hAnsi="Calibri" w:cs="Calibri"/>
          <w:noProof/>
          <w:szCs w:val="24"/>
        </w:rPr>
        <w:tab/>
        <w:t xml:space="preserve">Y. Liu </w:t>
      </w:r>
      <w:r w:rsidRPr="00283ECB">
        <w:rPr>
          <w:rFonts w:ascii="Calibri" w:hAnsi="Calibri" w:cs="Calibri"/>
          <w:i/>
          <w:iCs/>
          <w:noProof/>
          <w:szCs w:val="24"/>
        </w:rPr>
        <w:t>et al.</w:t>
      </w:r>
      <w:r w:rsidRPr="00283ECB">
        <w:rPr>
          <w:rFonts w:ascii="Calibri" w:hAnsi="Calibri" w:cs="Calibri"/>
          <w:noProof/>
          <w:szCs w:val="24"/>
        </w:rPr>
        <w:t>, “RoBERTa: A Robustly Optimized BERT Pretraining Approach,” no. 1, 2019.</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15]</w:t>
      </w:r>
      <w:r w:rsidRPr="00283ECB">
        <w:rPr>
          <w:rFonts w:ascii="Calibri" w:hAnsi="Calibri" w:cs="Calibri"/>
          <w:noProof/>
          <w:szCs w:val="24"/>
        </w:rPr>
        <w:tab/>
        <w:t xml:space="preserve">Z. Yang, Z. Dai, Y. Yang, and J. Carbonell, “XLNet : Generalized Autoregressive Pretraining for </w:t>
      </w:r>
      <w:r w:rsidRPr="00283ECB">
        <w:rPr>
          <w:rFonts w:ascii="Calibri" w:hAnsi="Calibri" w:cs="Calibri"/>
          <w:noProof/>
          <w:szCs w:val="24"/>
        </w:rPr>
        <w:lastRenderedPageBreak/>
        <w:t>Language Understanding,” no. NeurIPS, pp. 1–18, 2019.</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szCs w:val="24"/>
        </w:rPr>
      </w:pPr>
      <w:r w:rsidRPr="00283ECB">
        <w:rPr>
          <w:rFonts w:ascii="Calibri" w:hAnsi="Calibri" w:cs="Calibri"/>
          <w:noProof/>
          <w:szCs w:val="24"/>
        </w:rPr>
        <w:t>[16]</w:t>
      </w:r>
      <w:r w:rsidRPr="00283ECB">
        <w:rPr>
          <w:rFonts w:ascii="Calibri" w:hAnsi="Calibri" w:cs="Calibri"/>
          <w:noProof/>
          <w:szCs w:val="24"/>
        </w:rPr>
        <w:tab/>
        <w:t xml:space="preserve">I. Chehreh, “Advanced Automated Tagging for Stack Overflow : A Multi-Stage Approach Using Deep Learning and NLP Techniques,” </w:t>
      </w:r>
      <w:r w:rsidRPr="00283ECB">
        <w:rPr>
          <w:rFonts w:ascii="Calibri" w:hAnsi="Calibri" w:cs="Calibri"/>
          <w:i/>
          <w:iCs/>
          <w:noProof/>
          <w:szCs w:val="24"/>
        </w:rPr>
        <w:t>2024 20th CSI Int. Symp. Artif. Intell. Signal Process.</w:t>
      </w:r>
      <w:r w:rsidRPr="00283ECB">
        <w:rPr>
          <w:rFonts w:ascii="Calibri" w:hAnsi="Calibri" w:cs="Calibri"/>
          <w:noProof/>
          <w:szCs w:val="24"/>
        </w:rPr>
        <w:t>, pp. 1–6, 2024, doi: 10.1109/AISP61396.2024.10475258.</w:t>
      </w:r>
    </w:p>
    <w:p w:rsidR="00283ECB" w:rsidRPr="00283ECB" w:rsidRDefault="00283ECB" w:rsidP="00283ECB">
      <w:pPr>
        <w:widowControl w:val="0"/>
        <w:autoSpaceDE w:val="0"/>
        <w:autoSpaceDN w:val="0"/>
        <w:adjustRightInd w:val="0"/>
        <w:spacing w:line="240" w:lineRule="auto"/>
        <w:ind w:left="640" w:hanging="640"/>
        <w:rPr>
          <w:rFonts w:ascii="Calibri" w:hAnsi="Calibri" w:cs="Calibri"/>
          <w:noProof/>
        </w:rPr>
      </w:pPr>
      <w:r w:rsidRPr="00283ECB">
        <w:rPr>
          <w:rFonts w:ascii="Calibri" w:hAnsi="Calibri" w:cs="Calibri"/>
          <w:noProof/>
          <w:szCs w:val="24"/>
        </w:rPr>
        <w:t>[17]</w:t>
      </w:r>
      <w:r w:rsidRPr="00283ECB">
        <w:rPr>
          <w:rFonts w:ascii="Calibri" w:hAnsi="Calibri" w:cs="Calibri"/>
          <w:noProof/>
          <w:szCs w:val="24"/>
        </w:rPr>
        <w:tab/>
        <w:t xml:space="preserve">M. Faseeh, M. A. Khan, N. Iqbal, F. Qayyum, A. Mehmood, and J. Kim, “Enhancing User Experience on Q&amp;A Platforms: Measuring Text Similarity Based on Hybrid CNN-LSTM Model for Efficient Duplicate Question Detection,” </w:t>
      </w:r>
      <w:r w:rsidRPr="00283ECB">
        <w:rPr>
          <w:rFonts w:ascii="Calibri" w:hAnsi="Calibri" w:cs="Calibri"/>
          <w:i/>
          <w:iCs/>
          <w:noProof/>
          <w:szCs w:val="24"/>
        </w:rPr>
        <w:t>IEEE Access</w:t>
      </w:r>
      <w:r w:rsidRPr="00283ECB">
        <w:rPr>
          <w:rFonts w:ascii="Calibri" w:hAnsi="Calibri" w:cs="Calibri"/>
          <w:noProof/>
          <w:szCs w:val="24"/>
        </w:rPr>
        <w:t>, vol. 12, no. March, pp. 34512–34526, 2024, doi: 10.1109/ACCESS.2024.3358422.</w:t>
      </w:r>
    </w:p>
    <w:p w:rsidR="00882BDC" w:rsidRPr="00882BDC" w:rsidRDefault="00882BDC" w:rsidP="00E568BC">
      <w:pPr>
        <w:jc w:val="both"/>
        <w:rPr>
          <w:b/>
        </w:rPr>
      </w:pPr>
      <w:r>
        <w:rPr>
          <w:b/>
        </w:rPr>
        <w:fldChar w:fldCharType="end"/>
      </w:r>
    </w:p>
    <w:sectPr w:rsidR="00882BDC" w:rsidRPr="00882BD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A2"/>
    <w:family w:val="swiss"/>
    <w:pitch w:val="variable"/>
    <w:sig w:usb0="E4002EFF" w:usb1="C2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55B12"/>
    <w:multiLevelType w:val="hybridMultilevel"/>
    <w:tmpl w:val="07D8278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45DC3A50"/>
    <w:multiLevelType w:val="hybridMultilevel"/>
    <w:tmpl w:val="7D6AAF2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4BB35241"/>
    <w:multiLevelType w:val="hybridMultilevel"/>
    <w:tmpl w:val="76BA59A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56AD7114"/>
    <w:multiLevelType w:val="hybridMultilevel"/>
    <w:tmpl w:val="BFE8B68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75D25BCF"/>
    <w:multiLevelType w:val="hybridMultilevel"/>
    <w:tmpl w:val="AED0F7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0A16"/>
    <w:rsid w:val="00007AD8"/>
    <w:rsid w:val="00077E03"/>
    <w:rsid w:val="0009660C"/>
    <w:rsid w:val="000B208B"/>
    <w:rsid w:val="00123DC5"/>
    <w:rsid w:val="001840A3"/>
    <w:rsid w:val="0023560A"/>
    <w:rsid w:val="00283ECB"/>
    <w:rsid w:val="002C2108"/>
    <w:rsid w:val="003276CF"/>
    <w:rsid w:val="00332B03"/>
    <w:rsid w:val="0036668A"/>
    <w:rsid w:val="00544C05"/>
    <w:rsid w:val="00570E7D"/>
    <w:rsid w:val="006108F8"/>
    <w:rsid w:val="00661BEA"/>
    <w:rsid w:val="006A3C24"/>
    <w:rsid w:val="00750A16"/>
    <w:rsid w:val="007E13C9"/>
    <w:rsid w:val="00882BDC"/>
    <w:rsid w:val="00890392"/>
    <w:rsid w:val="008E2D1C"/>
    <w:rsid w:val="00915272"/>
    <w:rsid w:val="009B4388"/>
    <w:rsid w:val="00AA0D69"/>
    <w:rsid w:val="00B666E7"/>
    <w:rsid w:val="00BF1B90"/>
    <w:rsid w:val="00C40875"/>
    <w:rsid w:val="00C97B6E"/>
    <w:rsid w:val="00E2338F"/>
    <w:rsid w:val="00E568BC"/>
    <w:rsid w:val="00EE4835"/>
    <w:rsid w:val="00F1447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00FA0"/>
  <w15:chartTrackingRefBased/>
  <w15:docId w15:val="{39CF400B-2D9B-4871-A1E0-154860BE6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750A1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4110209">
      <w:bodyDiv w:val="1"/>
      <w:marLeft w:val="0"/>
      <w:marRight w:val="0"/>
      <w:marTop w:val="0"/>
      <w:marBottom w:val="0"/>
      <w:divBdr>
        <w:top w:val="none" w:sz="0" w:space="0" w:color="auto"/>
        <w:left w:val="none" w:sz="0" w:space="0" w:color="auto"/>
        <w:bottom w:val="none" w:sz="0" w:space="0" w:color="auto"/>
        <w:right w:val="none" w:sz="0" w:space="0" w:color="auto"/>
      </w:divBdr>
    </w:div>
    <w:div w:id="490214303">
      <w:bodyDiv w:val="1"/>
      <w:marLeft w:val="0"/>
      <w:marRight w:val="0"/>
      <w:marTop w:val="0"/>
      <w:marBottom w:val="0"/>
      <w:divBdr>
        <w:top w:val="none" w:sz="0" w:space="0" w:color="auto"/>
        <w:left w:val="none" w:sz="0" w:space="0" w:color="auto"/>
        <w:bottom w:val="none" w:sz="0" w:space="0" w:color="auto"/>
        <w:right w:val="none" w:sz="0" w:space="0" w:color="auto"/>
      </w:divBdr>
    </w:div>
    <w:div w:id="731192265">
      <w:bodyDiv w:val="1"/>
      <w:marLeft w:val="0"/>
      <w:marRight w:val="0"/>
      <w:marTop w:val="0"/>
      <w:marBottom w:val="0"/>
      <w:divBdr>
        <w:top w:val="none" w:sz="0" w:space="0" w:color="auto"/>
        <w:left w:val="none" w:sz="0" w:space="0" w:color="auto"/>
        <w:bottom w:val="none" w:sz="0" w:space="0" w:color="auto"/>
        <w:right w:val="none" w:sz="0" w:space="0" w:color="auto"/>
      </w:divBdr>
    </w:div>
    <w:div w:id="1147167220">
      <w:bodyDiv w:val="1"/>
      <w:marLeft w:val="0"/>
      <w:marRight w:val="0"/>
      <w:marTop w:val="0"/>
      <w:marBottom w:val="0"/>
      <w:divBdr>
        <w:top w:val="none" w:sz="0" w:space="0" w:color="auto"/>
        <w:left w:val="none" w:sz="0" w:space="0" w:color="auto"/>
        <w:bottom w:val="none" w:sz="0" w:space="0" w:color="auto"/>
        <w:right w:val="none" w:sz="0" w:space="0" w:color="auto"/>
      </w:divBdr>
    </w:div>
    <w:div w:id="1501040314">
      <w:bodyDiv w:val="1"/>
      <w:marLeft w:val="0"/>
      <w:marRight w:val="0"/>
      <w:marTop w:val="0"/>
      <w:marBottom w:val="0"/>
      <w:divBdr>
        <w:top w:val="none" w:sz="0" w:space="0" w:color="auto"/>
        <w:left w:val="none" w:sz="0" w:space="0" w:color="auto"/>
        <w:bottom w:val="none" w:sz="0" w:space="0" w:color="auto"/>
        <w:right w:val="none" w:sz="0" w:space="0" w:color="auto"/>
      </w:divBdr>
    </w:div>
    <w:div w:id="1542134368">
      <w:bodyDiv w:val="1"/>
      <w:marLeft w:val="0"/>
      <w:marRight w:val="0"/>
      <w:marTop w:val="0"/>
      <w:marBottom w:val="0"/>
      <w:divBdr>
        <w:top w:val="none" w:sz="0" w:space="0" w:color="auto"/>
        <w:left w:val="none" w:sz="0" w:space="0" w:color="auto"/>
        <w:bottom w:val="none" w:sz="0" w:space="0" w:color="auto"/>
        <w:right w:val="none" w:sz="0" w:space="0" w:color="auto"/>
      </w:divBdr>
    </w:div>
    <w:div w:id="1804036434">
      <w:bodyDiv w:val="1"/>
      <w:marLeft w:val="0"/>
      <w:marRight w:val="0"/>
      <w:marTop w:val="0"/>
      <w:marBottom w:val="0"/>
      <w:divBdr>
        <w:top w:val="none" w:sz="0" w:space="0" w:color="auto"/>
        <w:left w:val="none" w:sz="0" w:space="0" w:color="auto"/>
        <w:bottom w:val="none" w:sz="0" w:space="0" w:color="auto"/>
        <w:right w:val="none" w:sz="0" w:space="0" w:color="auto"/>
      </w:divBdr>
    </w:div>
    <w:div w:id="2101876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F0D50C-5ACF-4CCB-871E-6DC64CBCB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5</Pages>
  <Words>6691</Words>
  <Characters>38139</Characters>
  <Application>Microsoft Office Word</Application>
  <DocSecurity>0</DocSecurity>
  <Lines>317</Lines>
  <Paragraphs>89</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DAT SÖNMEZ</dc:creator>
  <cp:keywords/>
  <dc:description/>
  <cp:lastModifiedBy>SEDAT SÖNMEZ</cp:lastModifiedBy>
  <cp:revision>23</cp:revision>
  <dcterms:created xsi:type="dcterms:W3CDTF">2024-06-06T07:07:00Z</dcterms:created>
  <dcterms:modified xsi:type="dcterms:W3CDTF">2024-06-06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7c5948-d36c-34aa-8e79-afc2a919cfc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